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BD4FB" w14:textId="77777777" w:rsidR="007140B6" w:rsidRDefault="00000000">
      <w:pPr>
        <w:pStyle w:val="Heading1"/>
        <w:spacing w:line="240" w:lineRule="auto"/>
        <w:rPr>
          <w:bCs/>
          <w:color w:val="7030A0"/>
          <w:lang w:val="en-US"/>
        </w:rPr>
      </w:pPr>
      <w:bookmarkStart w:id="0" w:name="_Toc122368674"/>
      <w:r>
        <w:rPr>
          <w:color w:val="7030A0"/>
          <w:lang w:val="en-US"/>
        </w:rPr>
        <w:t>NEW: f</w:t>
      </w:r>
      <w:r>
        <w:rPr>
          <w:bCs/>
          <w:color w:val="7030A0"/>
          <w:lang w:val="en-US"/>
        </w:rPr>
        <w:t xml:space="preserve">or Aozan correction, then Miriam &gt; ELAN: </w:t>
      </w:r>
    </w:p>
    <w:p w14:paraId="72F683C9" w14:textId="77777777" w:rsidR="007140B6" w:rsidRDefault="00000000">
      <w:pPr>
        <w:rPr>
          <w:b/>
          <w:bCs/>
          <w:color w:val="7030A0"/>
          <w:lang w:val="en-US"/>
        </w:rPr>
      </w:pPr>
      <w:r>
        <w:rPr>
          <w:b/>
          <w:bCs/>
          <w:color w:val="7030A0"/>
          <w:lang w:val="en-US"/>
        </w:rPr>
        <w:t>085, 135, 139, 142, 144, 162, 163</w:t>
      </w:r>
    </w:p>
    <w:p w14:paraId="762AB7B8" w14:textId="77777777" w:rsidR="007140B6" w:rsidRDefault="007140B6">
      <w:pPr>
        <w:rPr>
          <w:lang w:val="en-US"/>
        </w:rPr>
      </w:pPr>
    </w:p>
    <w:p w14:paraId="5FD6F7DE" w14:textId="77777777" w:rsidR="007140B6" w:rsidRDefault="00000000">
      <w:pPr>
        <w:rPr>
          <w:b/>
          <w:bCs/>
          <w:color w:val="00B050"/>
          <w:sz w:val="24"/>
          <w:szCs w:val="28"/>
          <w:lang w:val="en-US"/>
        </w:rPr>
      </w:pPr>
      <w:r>
        <w:rPr>
          <w:b/>
          <w:bCs/>
          <w:color w:val="00B050"/>
          <w:sz w:val="24"/>
          <w:lang w:val="en-US"/>
        </w:rPr>
        <w:t xml:space="preserve">DONE: </w:t>
      </w:r>
    </w:p>
    <w:p w14:paraId="54EFDA63" w14:textId="77777777" w:rsidR="007140B6" w:rsidRDefault="00000000">
      <w:pPr>
        <w:pStyle w:val="ListParagraph"/>
        <w:numPr>
          <w:ilvl w:val="0"/>
          <w:numId w:val="2"/>
        </w:numPr>
        <w:rPr>
          <w:b/>
          <w:bCs/>
          <w:color w:val="00B050"/>
          <w:sz w:val="24"/>
          <w:highlight w:val="yellow"/>
          <w:lang w:val="en-US"/>
        </w:rPr>
      </w:pPr>
      <w:r>
        <w:rPr>
          <w:b/>
          <w:bCs/>
          <w:color w:val="00B050"/>
          <w:sz w:val="24"/>
          <w:lang w:val="en-US"/>
        </w:rPr>
        <w:t>029, 034, 043</w:t>
      </w:r>
      <w:r>
        <w:rPr>
          <w:rStyle w:val="FootnoteReference1"/>
        </w:rPr>
        <w:footnoteReference w:id="1"/>
      </w:r>
      <w:r>
        <w:rPr>
          <w:b/>
          <w:bCs/>
          <w:color w:val="00B050"/>
          <w:sz w:val="24"/>
          <w:lang w:val="en-US"/>
        </w:rPr>
        <w:t>, 044, 048, 057, 061, 068, 069a/b, 070, 072, 073, 074,</w:t>
      </w:r>
      <w:r>
        <w:rPr>
          <w:color w:val="00B050"/>
          <w:sz w:val="24"/>
          <w:lang w:val="en-US"/>
        </w:rPr>
        <w:t xml:space="preserve"> </w:t>
      </w:r>
      <w:r>
        <w:rPr>
          <w:b/>
          <w:bCs/>
          <w:color w:val="00B050"/>
          <w:sz w:val="24"/>
          <w:lang w:val="en-US"/>
        </w:rPr>
        <w:t>075, 076, 077, 080, 081, 087, 092, 094,</w:t>
      </w:r>
      <w:r>
        <w:rPr>
          <w:color w:val="FF0000"/>
          <w:lang w:val="en-US"/>
        </w:rPr>
        <w:t xml:space="preserve"> </w:t>
      </w:r>
      <w:r>
        <w:rPr>
          <w:b/>
          <w:bCs/>
          <w:color w:val="00B050"/>
          <w:sz w:val="24"/>
          <w:szCs w:val="28"/>
          <w:lang w:val="en-US"/>
        </w:rPr>
        <w:t>097,</w:t>
      </w:r>
      <w:r>
        <w:rPr>
          <w:color w:val="FF0000"/>
          <w:lang w:val="en-US"/>
        </w:rPr>
        <w:t xml:space="preserve"> </w:t>
      </w:r>
      <w:r>
        <w:rPr>
          <w:b/>
          <w:bCs/>
          <w:color w:val="00B050"/>
          <w:sz w:val="24"/>
          <w:szCs w:val="28"/>
          <w:lang w:val="en-US"/>
        </w:rPr>
        <w:t>098,</w:t>
      </w:r>
      <w:r>
        <w:rPr>
          <w:color w:val="FF0000"/>
          <w:lang w:val="en-US"/>
        </w:rPr>
        <w:t xml:space="preserve"> </w:t>
      </w:r>
      <w:r>
        <w:rPr>
          <w:b/>
          <w:bCs/>
          <w:color w:val="00B050"/>
          <w:sz w:val="24"/>
          <w:szCs w:val="28"/>
          <w:lang w:val="en-US"/>
        </w:rPr>
        <w:t>105, 106, 107</w:t>
      </w:r>
      <w:r>
        <w:rPr>
          <w:color w:val="00B050"/>
          <w:lang w:val="en-US"/>
        </w:rPr>
        <w:t xml:space="preserve">, </w:t>
      </w:r>
      <w:r>
        <w:rPr>
          <w:b/>
          <w:bCs/>
          <w:color w:val="00B050"/>
          <w:sz w:val="24"/>
          <w:lang w:val="en-US"/>
        </w:rPr>
        <w:t xml:space="preserve">110, </w:t>
      </w:r>
      <w:r>
        <w:rPr>
          <w:b/>
          <w:bCs/>
          <w:color w:val="00B050"/>
          <w:sz w:val="24"/>
          <w:szCs w:val="28"/>
          <w:lang w:val="en-US"/>
        </w:rPr>
        <w:t xml:space="preserve">112, </w:t>
      </w:r>
      <w:r>
        <w:rPr>
          <w:b/>
          <w:bCs/>
          <w:color w:val="00B050"/>
          <w:sz w:val="24"/>
          <w:lang w:val="en-US"/>
        </w:rPr>
        <w:t>115, 119, 120, 122, 123 (check 0.33), 124, 125 (check 2:00), 133, 136,</w:t>
      </w:r>
      <w:r>
        <w:rPr>
          <w:b/>
          <w:bCs/>
          <w:color w:val="FF0000"/>
          <w:sz w:val="24"/>
          <w:lang w:val="en-US"/>
        </w:rPr>
        <w:t xml:space="preserve"> </w:t>
      </w:r>
      <w:r>
        <w:rPr>
          <w:b/>
          <w:bCs/>
          <w:color w:val="00B050"/>
          <w:sz w:val="24"/>
          <w:lang w:val="en-US"/>
        </w:rPr>
        <w:t xml:space="preserve">140, 150, </w:t>
      </w:r>
    </w:p>
    <w:p w14:paraId="1099E089" w14:textId="77777777" w:rsidR="007140B6" w:rsidRDefault="00000000">
      <w:pPr>
        <w:pStyle w:val="ListParagraph"/>
        <w:numPr>
          <w:ilvl w:val="0"/>
          <w:numId w:val="2"/>
        </w:numPr>
        <w:rPr>
          <w:b/>
          <w:bCs/>
          <w:color w:val="00B050"/>
          <w:sz w:val="24"/>
          <w:lang w:val="en-US"/>
        </w:rPr>
      </w:pPr>
      <w:r>
        <w:rPr>
          <w:b/>
          <w:bCs/>
          <w:color w:val="00B050"/>
          <w:sz w:val="24"/>
          <w:lang w:val="en-US"/>
        </w:rPr>
        <w:t xml:space="preserve">Aozan: sofar pushed </w:t>
      </w:r>
      <w:r>
        <w:rPr>
          <w:color w:val="00B050"/>
          <w:sz w:val="24"/>
          <w:lang w:val="en-US"/>
        </w:rPr>
        <w:t>on</w:t>
      </w:r>
      <w:r>
        <w:rPr>
          <w:b/>
          <w:bCs/>
          <w:color w:val="00B050"/>
          <w:sz w:val="24"/>
          <w:lang w:val="en-US"/>
        </w:rPr>
        <w:t xml:space="preserve"> Github from the texts above: (029, 034, 043, 044, 048, 057, 061, 068, 069a/b, 070, 072, 073, 074, 075, 076, 077 (a-e), 080, 081, 087, 092, 094, 097, 098, 105, 106, 107, 110, 112, 115, 119, 120, 122, 123, 124, 125, 133, 136, 140, 150 </w:t>
      </w:r>
      <w:bookmarkEnd w:id="0"/>
    </w:p>
    <w:p w14:paraId="7A478FB4" w14:textId="77777777" w:rsidR="007140B6" w:rsidRDefault="007140B6">
      <w:pPr>
        <w:rPr>
          <w:lang w:val="en-US"/>
        </w:rPr>
      </w:pPr>
    </w:p>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5E92DAFF"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7E13C9B" w14:textId="77777777" w:rsidR="007140B6" w:rsidRDefault="00000000">
          <w:pPr>
            <w:pStyle w:val="TOC1"/>
            <w:tabs>
              <w:tab w:val="right" w:leader="dot" w:pos="9062"/>
            </w:tabs>
            <w:rPr>
              <w:rFonts w:asciiTheme="minorHAnsi" w:eastAsiaTheme="minorEastAsia" w:hAnsiTheme="minorHAnsi" w:cstheme="minorBidi"/>
              <w:szCs w:val="22"/>
              <w:lang w:val="de-AT" w:eastAsia="de-AT"/>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22368674">
            <w:r>
              <w:rPr>
                <w:rStyle w:val="Verzeichnissprung"/>
                <w:webHidden/>
                <w:lang w:val="en-US"/>
              </w:rPr>
              <w:t>Texts</w:t>
            </w:r>
            <w:r>
              <w:rPr>
                <w:webHidden/>
              </w:rPr>
              <w:fldChar w:fldCharType="begin"/>
            </w:r>
            <w:r>
              <w:rPr>
                <w:webHidden/>
              </w:rPr>
              <w:instrText>PAGEREF _Toc122368674 \h</w:instrText>
            </w:r>
            <w:r>
              <w:rPr>
                <w:webHidden/>
              </w:rPr>
            </w:r>
            <w:r>
              <w:rPr>
                <w:webHidden/>
              </w:rPr>
              <w:fldChar w:fldCharType="separate"/>
            </w:r>
            <w:r>
              <w:rPr>
                <w:rStyle w:val="Verzeichnissprung"/>
              </w:rPr>
              <w:tab/>
              <w:t>1</w:t>
            </w:r>
            <w:r>
              <w:rPr>
                <w:webHidden/>
              </w:rPr>
              <w:fldChar w:fldCharType="end"/>
            </w:r>
          </w:hyperlink>
        </w:p>
        <w:p w14:paraId="36DED7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5">
            <w:r>
              <w:rPr>
                <w:rStyle w:val="Verzeichnissprung"/>
                <w:webHidden/>
                <w:lang w:val="en-US"/>
              </w:rPr>
              <w:t xml:space="preserve">Urfa-011: On the cemetery of Ḥarrān [Aozan control: transc, trans &amp; </w:t>
            </w:r>
            <w:r>
              <w:rPr>
                <w:rStyle w:val="Verzeichnissprung"/>
                <w:highlight w:val="yellow"/>
                <w:lang w:val="en-US"/>
              </w:rPr>
              <w:t>ELAN</w:t>
            </w:r>
            <w:r>
              <w:rPr>
                <w:rStyle w:val="Verzeichnissprung"/>
                <w:lang w:val="en-US"/>
              </w:rPr>
              <w:t xml:space="preserve"> Stephan recheck done]</w:t>
            </w:r>
            <w:r>
              <w:rPr>
                <w:webHidden/>
              </w:rPr>
              <w:fldChar w:fldCharType="begin"/>
            </w:r>
            <w:r>
              <w:rPr>
                <w:webHidden/>
              </w:rPr>
              <w:instrText>PAGEREF _Toc122368675 \h</w:instrText>
            </w:r>
            <w:r>
              <w:rPr>
                <w:webHidden/>
              </w:rPr>
            </w:r>
            <w:r>
              <w:rPr>
                <w:webHidden/>
              </w:rPr>
              <w:fldChar w:fldCharType="separate"/>
            </w:r>
            <w:r>
              <w:rPr>
                <w:rStyle w:val="Verzeichnissprung"/>
              </w:rPr>
              <w:tab/>
              <w:t>3</w:t>
            </w:r>
            <w:r>
              <w:rPr>
                <w:webHidden/>
              </w:rPr>
              <w:fldChar w:fldCharType="end"/>
            </w:r>
          </w:hyperlink>
        </w:p>
        <w:p w14:paraId="1DFC727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6">
            <w:r>
              <w:rPr>
                <w:rStyle w:val="Verzeichnissprung"/>
                <w:webHidden/>
                <w:lang w:val="en-US"/>
              </w:rPr>
              <w:t xml:space="preserve">Urfa-012: Lentils and Thistles [Miriam control/trans &amp; </w:t>
            </w:r>
            <w:r>
              <w:rPr>
                <w:rStyle w:val="Verzeichnissprung"/>
                <w:highlight w:val="yellow"/>
                <w:lang w:val="en-US"/>
              </w:rPr>
              <w:t>ELAN</w:t>
            </w:r>
            <w:r>
              <w:rPr>
                <w:rStyle w:val="Verzeichnissprung"/>
                <w:lang w:val="en-US"/>
              </w:rPr>
              <w:t>] [Aozan rechecked control &amp; trans, Stephan recheck done 10.12.22]</w:t>
            </w:r>
            <w:r>
              <w:rPr>
                <w:webHidden/>
              </w:rPr>
              <w:fldChar w:fldCharType="begin"/>
            </w:r>
            <w:r>
              <w:rPr>
                <w:webHidden/>
              </w:rPr>
              <w:instrText>PAGEREF _Toc122368676 \h</w:instrText>
            </w:r>
            <w:r>
              <w:rPr>
                <w:webHidden/>
              </w:rPr>
            </w:r>
            <w:r>
              <w:rPr>
                <w:webHidden/>
              </w:rPr>
              <w:fldChar w:fldCharType="separate"/>
            </w:r>
            <w:r>
              <w:rPr>
                <w:rStyle w:val="Verzeichnissprung"/>
              </w:rPr>
              <w:tab/>
              <w:t>8</w:t>
            </w:r>
            <w:r>
              <w:rPr>
                <w:webHidden/>
              </w:rPr>
              <w:fldChar w:fldCharType="end"/>
            </w:r>
          </w:hyperlink>
        </w:p>
        <w:p w14:paraId="78C09D6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7">
            <w:r>
              <w:rPr>
                <w:rStyle w:val="Verzeichnissprung"/>
                <w:webHidden/>
              </w:rPr>
              <w:t xml:space="preserve">Urfa-014 Story from the village of Qōran [new] [Aozan control &amp; trans, </w:t>
            </w:r>
            <w:r>
              <w:rPr>
                <w:rStyle w:val="Verzeichnissprung"/>
                <w:lang w:val="en-US"/>
              </w:rPr>
              <w:t>Stephan recheck done 11.12.22</w:t>
            </w:r>
            <w:r>
              <w:rPr>
                <w:rStyle w:val="Verzeichnissprung"/>
              </w:rPr>
              <w:t>]</w:t>
            </w:r>
            <w:r>
              <w:rPr>
                <w:webHidden/>
              </w:rPr>
              <w:fldChar w:fldCharType="begin"/>
            </w:r>
            <w:r>
              <w:rPr>
                <w:webHidden/>
              </w:rPr>
              <w:instrText>PAGEREF _Toc122368677 \h</w:instrText>
            </w:r>
            <w:r>
              <w:rPr>
                <w:webHidden/>
              </w:rPr>
            </w:r>
            <w:r>
              <w:rPr>
                <w:webHidden/>
              </w:rPr>
              <w:fldChar w:fldCharType="separate"/>
            </w:r>
            <w:r>
              <w:rPr>
                <w:rStyle w:val="Verzeichnissprung"/>
              </w:rPr>
              <w:tab/>
              <w:t>11</w:t>
            </w:r>
            <w:r>
              <w:rPr>
                <w:webHidden/>
              </w:rPr>
              <w:fldChar w:fldCharType="end"/>
            </w:r>
          </w:hyperlink>
        </w:p>
        <w:p w14:paraId="1062F4D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8">
            <w:r>
              <w:rPr>
                <w:rStyle w:val="Verzeichnissprung"/>
                <w:webHidden/>
                <w:lang w:val="es-ES_tradnl"/>
              </w:rPr>
              <w:t>Miriam Urfa-024ª: Vegetables (</w:t>
            </w:r>
            <w:r>
              <w:rPr>
                <w:rStyle w:val="Verzeichnissprung"/>
                <w:i/>
                <w:lang w:val="es-ES_tradnl"/>
              </w:rPr>
              <w:t>zalzawāt</w:t>
            </w:r>
            <w:r>
              <w:rPr>
                <w:rStyle w:val="Verzeichnissprung"/>
                <w:lang w:val="es-ES_tradnl"/>
              </w:rPr>
              <w:t xml:space="preserve">) [control/trans &amp; </w:t>
            </w:r>
            <w:r>
              <w:rPr>
                <w:rStyle w:val="Verzeichnissprung"/>
                <w:highlight w:val="yellow"/>
                <w:lang w:val="en-US"/>
              </w:rPr>
              <w:t>ELAN</w:t>
            </w:r>
            <w:r>
              <w:rPr>
                <w:rStyle w:val="Verzeichnissprung"/>
                <w:lang w:val="es-ES_tradnl"/>
              </w:rPr>
              <w:t xml:space="preserve">] [Aozan rechecked transcription and translation, </w:t>
            </w:r>
            <w:r>
              <w:rPr>
                <w:rStyle w:val="Verzeichnissprung"/>
                <w:lang w:val="en-US"/>
              </w:rPr>
              <w:t>Stephan recheck done 10.12.22</w:t>
            </w:r>
            <w:r>
              <w:rPr>
                <w:rStyle w:val="Verzeichnissprung"/>
                <w:lang w:val="es-ES_tradnl"/>
              </w:rPr>
              <w:t>]</w:t>
            </w:r>
            <w:r>
              <w:rPr>
                <w:webHidden/>
              </w:rPr>
              <w:fldChar w:fldCharType="begin"/>
            </w:r>
            <w:r>
              <w:rPr>
                <w:webHidden/>
              </w:rPr>
              <w:instrText>PAGEREF _Toc122368678 \h</w:instrText>
            </w:r>
            <w:r>
              <w:rPr>
                <w:webHidden/>
              </w:rPr>
            </w:r>
            <w:r>
              <w:rPr>
                <w:webHidden/>
              </w:rPr>
              <w:fldChar w:fldCharType="separate"/>
            </w:r>
            <w:r>
              <w:rPr>
                <w:rStyle w:val="Verzeichnissprung"/>
              </w:rPr>
              <w:tab/>
              <w:t>14</w:t>
            </w:r>
            <w:r>
              <w:rPr>
                <w:webHidden/>
              </w:rPr>
              <w:fldChar w:fldCharType="end"/>
            </w:r>
          </w:hyperlink>
        </w:p>
        <w:p w14:paraId="3F5700E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79">
            <w:r>
              <w:rPr>
                <w:rStyle w:val="Verzeichnissprung"/>
                <w:webHidden/>
                <w:lang w:val="en-US"/>
              </w:rPr>
              <w:t xml:space="preserve">Urfa-024b: </w:t>
            </w:r>
            <w:r>
              <w:rPr>
                <w:rStyle w:val="Verzeichnissprung"/>
              </w:rPr>
              <w:t xml:space="preserve">Seasonal workers </w:t>
            </w:r>
            <w:r>
              <w:rPr>
                <w:rStyle w:val="Verzeichnissprung"/>
                <w:lang w:val="en-US"/>
              </w:rPr>
              <w:t xml:space="preserve">[Miriam control/trans, Stephan recheck done 12.12.22] </w:t>
            </w:r>
            <w:r>
              <w:rPr>
                <w:rStyle w:val="Verzeichnissprung"/>
                <w:highlight w:val="yellow"/>
                <w:lang w:val="en-US"/>
              </w:rPr>
              <w:t>ELAN</w:t>
            </w:r>
            <w:r>
              <w:rPr>
                <w:webHidden/>
              </w:rPr>
              <w:fldChar w:fldCharType="begin"/>
            </w:r>
            <w:r>
              <w:rPr>
                <w:webHidden/>
              </w:rPr>
              <w:instrText>PAGEREF _Toc122368679 \h</w:instrText>
            </w:r>
            <w:r>
              <w:rPr>
                <w:webHidden/>
              </w:rPr>
            </w:r>
            <w:r>
              <w:rPr>
                <w:webHidden/>
              </w:rPr>
              <w:fldChar w:fldCharType="separate"/>
            </w:r>
            <w:r>
              <w:rPr>
                <w:rStyle w:val="Verzeichnissprung"/>
              </w:rPr>
              <w:tab/>
              <w:t>14</w:t>
            </w:r>
            <w:r>
              <w:rPr>
                <w:webHidden/>
              </w:rPr>
              <w:fldChar w:fldCharType="end"/>
            </w:r>
          </w:hyperlink>
        </w:p>
        <w:p w14:paraId="07CB0F0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0">
            <w:r>
              <w:rPr>
                <w:rStyle w:val="Verzeichnissprung"/>
                <w:webHidden/>
                <w:lang w:val="en-US"/>
              </w:rPr>
              <w:t xml:space="preserve">Urfa-027: In the village in former times </w:t>
            </w:r>
            <w:r>
              <w:rPr>
                <w:rStyle w:val="Verzeichnissprung"/>
              </w:rPr>
              <w:t>[new] [Aozan control &amp; trans]</w:t>
            </w:r>
            <w:r>
              <w:rPr>
                <w:webHidden/>
              </w:rPr>
              <w:fldChar w:fldCharType="begin"/>
            </w:r>
            <w:r>
              <w:rPr>
                <w:webHidden/>
              </w:rPr>
              <w:instrText>PAGEREF _Toc122368680 \h</w:instrText>
            </w:r>
            <w:r>
              <w:rPr>
                <w:webHidden/>
              </w:rPr>
            </w:r>
            <w:r>
              <w:rPr>
                <w:webHidden/>
              </w:rPr>
              <w:fldChar w:fldCharType="separate"/>
            </w:r>
            <w:r>
              <w:rPr>
                <w:rStyle w:val="Verzeichnissprung"/>
              </w:rPr>
              <w:tab/>
              <w:t>19</w:t>
            </w:r>
            <w:r>
              <w:rPr>
                <w:webHidden/>
              </w:rPr>
              <w:fldChar w:fldCharType="end"/>
            </w:r>
          </w:hyperlink>
        </w:p>
        <w:p w14:paraId="140CBA0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1">
            <w:r>
              <w:rPr>
                <w:rStyle w:val="Verzeichnissprung"/>
                <w:webHidden/>
                <w:lang w:val="en-US"/>
              </w:rPr>
              <w:t>NEW-Urfa-033: Sheikh Nifil [Aozan control/trans]</w:t>
            </w:r>
            <w:r>
              <w:rPr>
                <w:webHidden/>
              </w:rPr>
              <w:fldChar w:fldCharType="begin"/>
            </w:r>
            <w:r>
              <w:rPr>
                <w:webHidden/>
              </w:rPr>
              <w:instrText>PAGEREF _Toc122368681 \h</w:instrText>
            </w:r>
            <w:r>
              <w:rPr>
                <w:webHidden/>
              </w:rPr>
            </w:r>
            <w:r>
              <w:rPr>
                <w:webHidden/>
              </w:rPr>
              <w:fldChar w:fldCharType="separate"/>
            </w:r>
            <w:r>
              <w:rPr>
                <w:rStyle w:val="Verzeichnissprung"/>
              </w:rPr>
              <w:tab/>
              <w:t>20</w:t>
            </w:r>
            <w:r>
              <w:rPr>
                <w:webHidden/>
              </w:rPr>
              <w:fldChar w:fldCharType="end"/>
            </w:r>
          </w:hyperlink>
        </w:p>
        <w:p w14:paraId="4749EF7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2">
            <w:r>
              <w:rPr>
                <w:rStyle w:val="Verzeichnissprung"/>
                <w:webHidden/>
                <w:lang w:val="en-US"/>
              </w:rPr>
              <w:t xml:space="preserve">Urfa-034: </w:t>
            </w:r>
            <w:r>
              <w:rPr>
                <w:rStyle w:val="Verzeichnissprung"/>
                <w:i/>
                <w:lang w:val="en-US"/>
              </w:rPr>
              <w:t xml:space="preserve">Liquorice </w:t>
            </w:r>
            <w:r>
              <w:rPr>
                <w:rStyle w:val="Verzeichnissprung"/>
                <w:lang w:val="en-US"/>
              </w:rPr>
              <w:t>[published in M. Klimiuk 2021]]</w:t>
            </w:r>
            <w:r>
              <w:rPr>
                <w:webHidden/>
              </w:rPr>
              <w:fldChar w:fldCharType="begin"/>
            </w:r>
            <w:r>
              <w:rPr>
                <w:webHidden/>
              </w:rPr>
              <w:instrText>PAGEREF _Toc122368682 \h</w:instrText>
            </w:r>
            <w:r>
              <w:rPr>
                <w:webHidden/>
              </w:rPr>
            </w:r>
            <w:r>
              <w:rPr>
                <w:webHidden/>
              </w:rPr>
              <w:fldChar w:fldCharType="separate"/>
            </w:r>
            <w:r>
              <w:rPr>
                <w:rStyle w:val="Verzeichnissprung"/>
              </w:rPr>
              <w:tab/>
              <w:t>23</w:t>
            </w:r>
            <w:r>
              <w:rPr>
                <w:webHidden/>
              </w:rPr>
              <w:fldChar w:fldCharType="end"/>
            </w:r>
          </w:hyperlink>
        </w:p>
        <w:p w14:paraId="7A73ABC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3">
            <w:r>
              <w:rPr>
                <w:rStyle w:val="Verzeichnissprung"/>
                <w:webHidden/>
              </w:rPr>
              <w:t xml:space="preserve">Urfa-042 About hospitality [new] </w:t>
            </w:r>
            <w:r>
              <w:rPr>
                <w:rStyle w:val="Verzeichnissprung"/>
                <w:lang w:val="en-US"/>
              </w:rPr>
              <w:t xml:space="preserve">[control transc: Aozan] [trans: Miriam &amp; Aozan] </w:t>
            </w:r>
            <w:r>
              <w:rPr>
                <w:rStyle w:val="Verzeichnissprung"/>
                <w:highlight w:val="yellow"/>
                <w:lang w:val="en-US"/>
              </w:rPr>
              <w:t>ELAN</w:t>
            </w:r>
            <w:r>
              <w:rPr>
                <w:webHidden/>
              </w:rPr>
              <w:fldChar w:fldCharType="begin"/>
            </w:r>
            <w:r>
              <w:rPr>
                <w:webHidden/>
              </w:rPr>
              <w:instrText>PAGEREF _Toc122368683 \h</w:instrText>
            </w:r>
            <w:r>
              <w:rPr>
                <w:webHidden/>
              </w:rPr>
            </w:r>
            <w:r>
              <w:rPr>
                <w:webHidden/>
              </w:rPr>
              <w:fldChar w:fldCharType="separate"/>
            </w:r>
            <w:r>
              <w:rPr>
                <w:rStyle w:val="Verzeichnissprung"/>
              </w:rPr>
              <w:tab/>
              <w:t>25</w:t>
            </w:r>
            <w:r>
              <w:rPr>
                <w:webHidden/>
              </w:rPr>
              <w:fldChar w:fldCharType="end"/>
            </w:r>
          </w:hyperlink>
        </w:p>
        <w:p w14:paraId="4291B01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4">
            <w:r>
              <w:rPr>
                <w:rStyle w:val="Verzeichnissprung"/>
                <w:webHidden/>
              </w:rPr>
              <w:t>Urfa-043 Truffels (published WZKM 100)</w:t>
            </w:r>
            <w:r>
              <w:rPr>
                <w:webHidden/>
              </w:rPr>
              <w:fldChar w:fldCharType="begin"/>
            </w:r>
            <w:r>
              <w:rPr>
                <w:webHidden/>
              </w:rPr>
              <w:instrText>PAGEREF _Toc122368684 \h</w:instrText>
            </w:r>
            <w:r>
              <w:rPr>
                <w:webHidden/>
              </w:rPr>
            </w:r>
            <w:r>
              <w:rPr>
                <w:webHidden/>
              </w:rPr>
              <w:fldChar w:fldCharType="separate"/>
            </w:r>
            <w:r>
              <w:rPr>
                <w:rStyle w:val="Verzeichnissprung"/>
              </w:rPr>
              <w:tab/>
              <w:t>30</w:t>
            </w:r>
            <w:r>
              <w:rPr>
                <w:webHidden/>
              </w:rPr>
              <w:fldChar w:fldCharType="end"/>
            </w:r>
          </w:hyperlink>
        </w:p>
        <w:p w14:paraId="6A1CF7D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5">
            <w:r>
              <w:rPr>
                <w:rStyle w:val="Verzeichnissprung"/>
                <w:webHidden/>
                <w:lang w:val="en-US"/>
              </w:rPr>
              <w:t>Urfa-044: Bags and sacks [published in M. Klimiuk 2021]</w:t>
            </w:r>
            <w:r>
              <w:rPr>
                <w:webHidden/>
              </w:rPr>
              <w:fldChar w:fldCharType="begin"/>
            </w:r>
            <w:r>
              <w:rPr>
                <w:webHidden/>
              </w:rPr>
              <w:instrText>PAGEREF _Toc122368685 \h</w:instrText>
            </w:r>
            <w:r>
              <w:rPr>
                <w:webHidden/>
              </w:rPr>
            </w:r>
            <w:r>
              <w:rPr>
                <w:webHidden/>
              </w:rPr>
              <w:fldChar w:fldCharType="separate"/>
            </w:r>
            <w:r>
              <w:rPr>
                <w:rStyle w:val="Verzeichnissprung"/>
              </w:rPr>
              <w:tab/>
              <w:t>34</w:t>
            </w:r>
            <w:r>
              <w:rPr>
                <w:webHidden/>
              </w:rPr>
              <w:fldChar w:fldCharType="end"/>
            </w:r>
          </w:hyperlink>
        </w:p>
        <w:p w14:paraId="745D91C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6">
            <w:r>
              <w:rPr>
                <w:rStyle w:val="Verzeichnissprung"/>
                <w:webHidden/>
                <w:lang w:val="en-US"/>
              </w:rPr>
              <w:t xml:space="preserve">Urfa-045: </w:t>
            </w:r>
            <w:r>
              <w:rPr>
                <w:rStyle w:val="Verzeichnissprung"/>
                <w:i/>
                <w:lang w:val="en-US"/>
              </w:rPr>
              <w:t xml:space="preserve">ǧamra </w:t>
            </w:r>
            <w:r>
              <w:rPr>
                <w:rStyle w:val="Verzeichnissprung"/>
              </w:rPr>
              <w:t xml:space="preserve">and </w:t>
            </w:r>
            <w:r>
              <w:rPr>
                <w:rStyle w:val="Verzeichnissprung"/>
                <w:i/>
              </w:rPr>
              <w:t xml:space="preserve">ḏ̣arība </w:t>
            </w:r>
            <w:r>
              <w:rPr>
                <w:rStyle w:val="Verzeichnissprung"/>
                <w:lang w:val="en-US"/>
              </w:rPr>
              <w:t xml:space="preserve">[Miriam control/trans] </w:t>
            </w:r>
            <w:r>
              <w:rPr>
                <w:rStyle w:val="Verzeichnissprung"/>
              </w:rPr>
              <w:t>[Miriam ELAN]</w:t>
            </w:r>
            <w:r>
              <w:rPr>
                <w:webHidden/>
              </w:rPr>
              <w:fldChar w:fldCharType="begin"/>
            </w:r>
            <w:r>
              <w:rPr>
                <w:webHidden/>
              </w:rPr>
              <w:instrText>PAGEREF _Toc122368686 \h</w:instrText>
            </w:r>
            <w:r>
              <w:rPr>
                <w:webHidden/>
              </w:rPr>
            </w:r>
            <w:r>
              <w:rPr>
                <w:webHidden/>
              </w:rPr>
              <w:fldChar w:fldCharType="separate"/>
            </w:r>
            <w:r>
              <w:rPr>
                <w:rStyle w:val="Verzeichnissprung"/>
              </w:rPr>
              <w:tab/>
              <w:t>35</w:t>
            </w:r>
            <w:r>
              <w:rPr>
                <w:webHidden/>
              </w:rPr>
              <w:fldChar w:fldCharType="end"/>
            </w:r>
          </w:hyperlink>
        </w:p>
        <w:p w14:paraId="44AE7DD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7">
            <w:r>
              <w:rPr>
                <w:rStyle w:val="Verzeichnissprung"/>
                <w:webHidden/>
                <w:lang w:val="en-US"/>
              </w:rPr>
              <w:t xml:space="preserve">NEW Urfa-046: The game called </w:t>
            </w:r>
            <w:r>
              <w:rPr>
                <w:rStyle w:val="Verzeichnissprung"/>
                <w:i/>
                <w:lang w:val="en-US"/>
              </w:rPr>
              <w:t xml:space="preserve">xwētīme </w:t>
            </w:r>
            <w:r>
              <w:rPr>
                <w:rStyle w:val="Verzeichnissprung"/>
                <w:lang w:val="en-US"/>
              </w:rPr>
              <w:t xml:space="preserve">[Aozan control/ 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7 \h</w:instrText>
            </w:r>
            <w:r>
              <w:rPr>
                <w:webHidden/>
              </w:rPr>
            </w:r>
            <w:r>
              <w:rPr>
                <w:webHidden/>
              </w:rPr>
              <w:fldChar w:fldCharType="separate"/>
            </w:r>
            <w:r>
              <w:rPr>
                <w:rStyle w:val="Verzeichnissprung"/>
              </w:rPr>
              <w:tab/>
              <w:t>37</w:t>
            </w:r>
            <w:r>
              <w:rPr>
                <w:webHidden/>
              </w:rPr>
              <w:fldChar w:fldCharType="end"/>
            </w:r>
          </w:hyperlink>
        </w:p>
        <w:p w14:paraId="751EBFB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8">
            <w:r>
              <w:rPr>
                <w:rStyle w:val="Verzeichnissprung"/>
                <w:webHidden/>
                <w:lang w:val="en-US"/>
              </w:rPr>
              <w:t xml:space="preserve">NEW Urfa-047: The game called </w:t>
            </w:r>
            <w:r>
              <w:rPr>
                <w:rStyle w:val="Verzeichnissprung"/>
                <w:i/>
                <w:lang w:val="en-US"/>
              </w:rPr>
              <w:t xml:space="preserve">qubbēye </w:t>
            </w:r>
            <w:r>
              <w:rPr>
                <w:rStyle w:val="Verzeichnissprung"/>
              </w:rPr>
              <w:t>“blind man’s bluff”</w:t>
            </w:r>
            <w:r>
              <w:rPr>
                <w:rStyle w:val="Verzeichnissprung"/>
                <w:i/>
                <w:lang w:val="en-US"/>
              </w:rPr>
              <w:t xml:space="preserve"> </w:t>
            </w:r>
            <w:r>
              <w:rPr>
                <w:rStyle w:val="Verzeichnissprung"/>
                <w:lang w:val="en-US"/>
              </w:rPr>
              <w:t xml:space="preserve">[Aozan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88 \h</w:instrText>
            </w:r>
            <w:r>
              <w:rPr>
                <w:webHidden/>
              </w:rPr>
            </w:r>
            <w:r>
              <w:rPr>
                <w:webHidden/>
              </w:rPr>
              <w:fldChar w:fldCharType="separate"/>
            </w:r>
            <w:r>
              <w:rPr>
                <w:rStyle w:val="Verzeichnissprung"/>
              </w:rPr>
              <w:tab/>
              <w:t>39</w:t>
            </w:r>
            <w:r>
              <w:rPr>
                <w:webHidden/>
              </w:rPr>
              <w:fldChar w:fldCharType="end"/>
            </w:r>
          </w:hyperlink>
        </w:p>
        <w:p w14:paraId="37AE30D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89">
            <w:r>
              <w:rPr>
                <w:rStyle w:val="Verzeichnissprung"/>
                <w:webHidden/>
              </w:rPr>
              <w:t>Urfa-048 The game čaʕab [Aozan control/trans] [Miriam ELAN]</w:t>
            </w:r>
            <w:r>
              <w:rPr>
                <w:webHidden/>
              </w:rPr>
              <w:fldChar w:fldCharType="begin"/>
            </w:r>
            <w:r>
              <w:rPr>
                <w:webHidden/>
              </w:rPr>
              <w:instrText>PAGEREF _Toc122368689 \h</w:instrText>
            </w:r>
            <w:r>
              <w:rPr>
                <w:webHidden/>
              </w:rPr>
            </w:r>
            <w:r>
              <w:rPr>
                <w:webHidden/>
              </w:rPr>
              <w:fldChar w:fldCharType="separate"/>
            </w:r>
            <w:r>
              <w:rPr>
                <w:rStyle w:val="Verzeichnissprung"/>
              </w:rPr>
              <w:tab/>
              <w:t>40</w:t>
            </w:r>
            <w:r>
              <w:rPr>
                <w:webHidden/>
              </w:rPr>
              <w:fldChar w:fldCharType="end"/>
            </w:r>
          </w:hyperlink>
        </w:p>
        <w:p w14:paraId="309576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0">
            <w:r>
              <w:rPr>
                <w:rStyle w:val="Verzeichnissprung"/>
                <w:webHidden/>
                <w:lang w:val="en-US"/>
              </w:rPr>
              <w:t xml:space="preserve">Urfa-057:  The Story of the Magician [Miriam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0 \h</w:instrText>
            </w:r>
            <w:r>
              <w:rPr>
                <w:webHidden/>
              </w:rPr>
            </w:r>
            <w:r>
              <w:rPr>
                <w:webHidden/>
              </w:rPr>
              <w:fldChar w:fldCharType="separate"/>
            </w:r>
            <w:r>
              <w:rPr>
                <w:rStyle w:val="Verzeichnissprung"/>
              </w:rPr>
              <w:tab/>
              <w:t>41</w:t>
            </w:r>
            <w:r>
              <w:rPr>
                <w:webHidden/>
              </w:rPr>
              <w:fldChar w:fldCharType="end"/>
            </w:r>
          </w:hyperlink>
        </w:p>
        <w:p w14:paraId="70F04C7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1">
            <w:r>
              <w:rPr>
                <w:rStyle w:val="Verzeichnissprung"/>
                <w:webHidden/>
                <w:lang w:val="it-IT"/>
              </w:rPr>
              <w:t xml:space="preserve">Urfa 061: ḥayāt al-ḥarrāni [Miriam control/trans/control] [Miriam </w:t>
            </w:r>
            <w:r>
              <w:rPr>
                <w:rStyle w:val="Verzeichnissprung"/>
                <w:highlight w:val="yellow"/>
                <w:lang w:val="it-IT"/>
              </w:rPr>
              <w:t>ELAN</w:t>
            </w:r>
            <w:r>
              <w:rPr>
                <w:rStyle w:val="Verzeichnissprung"/>
                <w:lang w:val="it-IT"/>
              </w:rPr>
              <w:t>]</w:t>
            </w:r>
            <w:r>
              <w:rPr>
                <w:webHidden/>
              </w:rPr>
              <w:fldChar w:fldCharType="begin"/>
            </w:r>
            <w:r>
              <w:rPr>
                <w:webHidden/>
              </w:rPr>
              <w:instrText>PAGEREF _Toc122368691 \h</w:instrText>
            </w:r>
            <w:r>
              <w:rPr>
                <w:webHidden/>
              </w:rPr>
            </w:r>
            <w:r>
              <w:rPr>
                <w:webHidden/>
              </w:rPr>
              <w:fldChar w:fldCharType="separate"/>
            </w:r>
            <w:r>
              <w:rPr>
                <w:rStyle w:val="Verzeichnissprung"/>
              </w:rPr>
              <w:tab/>
              <w:t>43</w:t>
            </w:r>
            <w:r>
              <w:rPr>
                <w:webHidden/>
              </w:rPr>
              <w:fldChar w:fldCharType="end"/>
            </w:r>
          </w:hyperlink>
        </w:p>
        <w:p w14:paraId="4DB2590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2">
            <w:r>
              <w:rPr>
                <w:rStyle w:val="Verzeichnissprung"/>
                <w:webHidden/>
              </w:rPr>
              <w:t>Urfa-070: Chicken stable [new] [Aozan control &amp; translation]</w:t>
            </w:r>
            <w:r>
              <w:rPr>
                <w:webHidden/>
              </w:rPr>
              <w:fldChar w:fldCharType="begin"/>
            </w:r>
            <w:r>
              <w:rPr>
                <w:webHidden/>
              </w:rPr>
              <w:instrText>PAGEREF _Toc122368692 \h</w:instrText>
            </w:r>
            <w:r>
              <w:rPr>
                <w:webHidden/>
              </w:rPr>
            </w:r>
            <w:r>
              <w:rPr>
                <w:webHidden/>
              </w:rPr>
              <w:fldChar w:fldCharType="separate"/>
            </w:r>
            <w:r>
              <w:rPr>
                <w:rStyle w:val="Verzeichnissprung"/>
              </w:rPr>
              <w:tab/>
              <w:t>46</w:t>
            </w:r>
            <w:r>
              <w:rPr>
                <w:webHidden/>
              </w:rPr>
              <w:fldChar w:fldCharType="end"/>
            </w:r>
          </w:hyperlink>
        </w:p>
        <w:p w14:paraId="4E0D6B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3">
            <w:r>
              <w:rPr>
                <w:rStyle w:val="Verzeichnissprung"/>
                <w:webHidden/>
                <w:lang w:val="en-US"/>
              </w:rPr>
              <w:t xml:space="preserve">Miriam Urfa-072:  Life in former times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PAGEREF _Toc122368693 \h</w:instrText>
            </w:r>
            <w:r>
              <w:rPr>
                <w:webHidden/>
              </w:rPr>
            </w:r>
            <w:r>
              <w:rPr>
                <w:webHidden/>
              </w:rPr>
              <w:fldChar w:fldCharType="separate"/>
            </w:r>
            <w:r>
              <w:rPr>
                <w:rStyle w:val="Verzeichnissprung"/>
              </w:rPr>
              <w:tab/>
              <w:t>46</w:t>
            </w:r>
            <w:r>
              <w:rPr>
                <w:webHidden/>
              </w:rPr>
              <w:fldChar w:fldCharType="end"/>
            </w:r>
          </w:hyperlink>
        </w:p>
        <w:p w14:paraId="73D7978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4">
            <w:r>
              <w:rPr>
                <w:rStyle w:val="Verzeichnissprung"/>
                <w:webHidden/>
                <w:lang w:val="en-US"/>
              </w:rPr>
              <w:t>Urfa-077: The Jinn [corr. Aozan] ELAN</w:t>
            </w:r>
            <w:r>
              <w:rPr>
                <w:webHidden/>
              </w:rPr>
              <w:fldChar w:fldCharType="begin"/>
            </w:r>
            <w:r>
              <w:rPr>
                <w:webHidden/>
              </w:rPr>
              <w:instrText>PAGEREF _Toc122368694 \h</w:instrText>
            </w:r>
            <w:r>
              <w:rPr>
                <w:webHidden/>
              </w:rPr>
            </w:r>
            <w:r>
              <w:rPr>
                <w:webHidden/>
              </w:rPr>
              <w:fldChar w:fldCharType="separate"/>
            </w:r>
            <w:r>
              <w:rPr>
                <w:rStyle w:val="Verzeichnissprung"/>
              </w:rPr>
              <w:tab/>
              <w:t>51</w:t>
            </w:r>
            <w:r>
              <w:rPr>
                <w:webHidden/>
              </w:rPr>
              <w:fldChar w:fldCharType="end"/>
            </w:r>
          </w:hyperlink>
        </w:p>
        <w:p w14:paraId="30DD728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5">
            <w:r>
              <w:rPr>
                <w:rStyle w:val="Verzeichnissprung"/>
                <w:webHidden/>
                <w:lang w:val="es-ES_tradnl"/>
              </w:rPr>
              <w:t xml:space="preserve">Urfa-092: </w:t>
            </w:r>
            <w:r>
              <w:rPr>
                <w:rStyle w:val="Verzeichnissprung"/>
                <w:i/>
                <w:lang w:val="es-ES_tradnl"/>
              </w:rPr>
              <w:t xml:space="preserve">Sultan Murad </w:t>
            </w:r>
            <w:r>
              <w:rPr>
                <w:rStyle w:val="Verzeichnissprung"/>
                <w:lang w:val="es-ES_tradnl"/>
              </w:rPr>
              <w:t xml:space="preserve">[control/trans Aozan] </w:t>
            </w:r>
            <w:r>
              <w:rPr>
                <w:rStyle w:val="Verzeichnissprung"/>
                <w:lang w:val="en-US"/>
              </w:rPr>
              <w:t>ELAN</w:t>
            </w:r>
            <w:r>
              <w:rPr>
                <w:webHidden/>
              </w:rPr>
              <w:fldChar w:fldCharType="begin"/>
            </w:r>
            <w:r>
              <w:rPr>
                <w:webHidden/>
              </w:rPr>
              <w:instrText>PAGEREF _Toc122368695 \h</w:instrText>
            </w:r>
            <w:r>
              <w:rPr>
                <w:webHidden/>
              </w:rPr>
            </w:r>
            <w:r>
              <w:rPr>
                <w:webHidden/>
              </w:rPr>
              <w:fldChar w:fldCharType="separate"/>
            </w:r>
            <w:r>
              <w:rPr>
                <w:rStyle w:val="Verzeichnissprung"/>
              </w:rPr>
              <w:tab/>
              <w:t>61</w:t>
            </w:r>
            <w:r>
              <w:rPr>
                <w:webHidden/>
              </w:rPr>
              <w:fldChar w:fldCharType="end"/>
            </w:r>
          </w:hyperlink>
        </w:p>
        <w:p w14:paraId="3A80A14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6">
            <w:r>
              <w:rPr>
                <w:rStyle w:val="Verzeichnissprung"/>
                <w:webHidden/>
                <w:lang w:val="en-US"/>
              </w:rPr>
              <w:t xml:space="preserve">Urfa-094: Three advices </w:t>
            </w:r>
            <w:r>
              <w:rPr>
                <w:rStyle w:val="Verzeichnissprung"/>
              </w:rPr>
              <w:t>[new] [Aozan control &amp; translation, Miriam control] [Miriam ELAN]</w:t>
            </w:r>
            <w:r>
              <w:rPr>
                <w:webHidden/>
              </w:rPr>
              <w:fldChar w:fldCharType="begin"/>
            </w:r>
            <w:r>
              <w:rPr>
                <w:webHidden/>
              </w:rPr>
              <w:instrText>PAGEREF _Toc122368696 \h</w:instrText>
            </w:r>
            <w:r>
              <w:rPr>
                <w:webHidden/>
              </w:rPr>
            </w:r>
            <w:r>
              <w:rPr>
                <w:webHidden/>
              </w:rPr>
              <w:fldChar w:fldCharType="separate"/>
            </w:r>
            <w:r>
              <w:rPr>
                <w:rStyle w:val="Verzeichnissprung"/>
              </w:rPr>
              <w:tab/>
              <w:t>67</w:t>
            </w:r>
            <w:r>
              <w:rPr>
                <w:webHidden/>
              </w:rPr>
              <w:fldChar w:fldCharType="end"/>
            </w:r>
          </w:hyperlink>
        </w:p>
        <w:p w14:paraId="73B90081"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7">
            <w:r>
              <w:rPr>
                <w:rStyle w:val="Verzeichnissprung"/>
                <w:webHidden/>
              </w:rPr>
              <w:t xml:space="preserve">Urfa-097: The three daughters [new] [Aozan control &amp; translation] </w:t>
            </w:r>
            <w:r>
              <w:rPr>
                <w:rStyle w:val="Verzeichnissprung"/>
                <w:lang w:val="en-US"/>
              </w:rPr>
              <w:t>ELAN</w:t>
            </w:r>
            <w:r>
              <w:rPr>
                <w:webHidden/>
              </w:rPr>
              <w:fldChar w:fldCharType="begin"/>
            </w:r>
            <w:r>
              <w:rPr>
                <w:webHidden/>
              </w:rPr>
              <w:instrText>PAGEREF _Toc122368697 \h</w:instrText>
            </w:r>
            <w:r>
              <w:rPr>
                <w:webHidden/>
              </w:rPr>
            </w:r>
            <w:r>
              <w:rPr>
                <w:webHidden/>
              </w:rPr>
              <w:fldChar w:fldCharType="separate"/>
            </w:r>
            <w:r>
              <w:rPr>
                <w:rStyle w:val="Verzeichnissprung"/>
              </w:rPr>
              <w:tab/>
              <w:t>72</w:t>
            </w:r>
            <w:r>
              <w:rPr>
                <w:webHidden/>
              </w:rPr>
              <w:fldChar w:fldCharType="end"/>
            </w:r>
          </w:hyperlink>
        </w:p>
        <w:p w14:paraId="1B55468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8">
            <w:r>
              <w:rPr>
                <w:rStyle w:val="Verzeichnissprung"/>
                <w:webHidden/>
                <w:lang w:val="en-US"/>
              </w:rPr>
              <w:t>Aozan Urfa-098: Story of a young woman [control/trans] ELAN</w:t>
            </w:r>
            <w:r>
              <w:rPr>
                <w:webHidden/>
              </w:rPr>
              <w:fldChar w:fldCharType="begin"/>
            </w:r>
            <w:r>
              <w:rPr>
                <w:webHidden/>
              </w:rPr>
              <w:instrText>PAGEREF _Toc122368698 \h</w:instrText>
            </w:r>
            <w:r>
              <w:rPr>
                <w:webHidden/>
              </w:rPr>
            </w:r>
            <w:r>
              <w:rPr>
                <w:webHidden/>
              </w:rPr>
              <w:fldChar w:fldCharType="separate"/>
            </w:r>
            <w:r>
              <w:rPr>
                <w:rStyle w:val="Verzeichnissprung"/>
              </w:rPr>
              <w:tab/>
              <w:t>73</w:t>
            </w:r>
            <w:r>
              <w:rPr>
                <w:webHidden/>
              </w:rPr>
              <w:fldChar w:fldCharType="end"/>
            </w:r>
          </w:hyperlink>
        </w:p>
        <w:p w14:paraId="317F980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699">
            <w:r>
              <w:rPr>
                <w:rStyle w:val="Verzeichnissprung"/>
                <w:webHidden/>
                <w:lang w:val="en-US"/>
              </w:rPr>
              <w:t>Aozan Urfa-105: About the life in former times [control/trans]</w:t>
            </w:r>
            <w:r>
              <w:rPr>
                <w:rStyle w:val="Verzeichnissprung"/>
              </w:rPr>
              <w:t xml:space="preserve"> [Miriam ELAN]</w:t>
            </w:r>
            <w:r>
              <w:rPr>
                <w:webHidden/>
              </w:rPr>
              <w:fldChar w:fldCharType="begin"/>
            </w:r>
            <w:r>
              <w:rPr>
                <w:webHidden/>
              </w:rPr>
              <w:instrText>PAGEREF _Toc122368699 \h</w:instrText>
            </w:r>
            <w:r>
              <w:rPr>
                <w:webHidden/>
              </w:rPr>
            </w:r>
            <w:r>
              <w:rPr>
                <w:webHidden/>
              </w:rPr>
              <w:fldChar w:fldCharType="separate"/>
            </w:r>
            <w:r>
              <w:rPr>
                <w:rStyle w:val="Verzeichnissprung"/>
              </w:rPr>
              <w:tab/>
              <w:t>75</w:t>
            </w:r>
            <w:r>
              <w:rPr>
                <w:webHidden/>
              </w:rPr>
              <w:fldChar w:fldCharType="end"/>
            </w:r>
          </w:hyperlink>
        </w:p>
        <w:p w14:paraId="06F7854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0">
            <w:r>
              <w:rPr>
                <w:rStyle w:val="Verzeichnissprung"/>
                <w:webHidden/>
                <w:lang w:val="en-US"/>
              </w:rPr>
              <w:t xml:space="preserve">Urfa-106: When I went to Ankara </w:t>
            </w:r>
            <w:r>
              <w:rPr>
                <w:rStyle w:val="Verzeichnissprung"/>
              </w:rPr>
              <w:t>[new] [Aozan control &amp; translation] [Miriam ELAN]</w:t>
            </w:r>
            <w:r>
              <w:rPr>
                <w:webHidden/>
              </w:rPr>
              <w:fldChar w:fldCharType="begin"/>
            </w:r>
            <w:r>
              <w:rPr>
                <w:webHidden/>
              </w:rPr>
              <w:instrText>PAGEREF _Toc122368700 \h</w:instrText>
            </w:r>
            <w:r>
              <w:rPr>
                <w:webHidden/>
              </w:rPr>
            </w:r>
            <w:r>
              <w:rPr>
                <w:webHidden/>
              </w:rPr>
              <w:fldChar w:fldCharType="separate"/>
            </w:r>
            <w:r>
              <w:rPr>
                <w:rStyle w:val="Verzeichnissprung"/>
              </w:rPr>
              <w:tab/>
              <w:t>79</w:t>
            </w:r>
            <w:r>
              <w:rPr>
                <w:webHidden/>
              </w:rPr>
              <w:fldChar w:fldCharType="end"/>
            </w:r>
          </w:hyperlink>
        </w:p>
        <w:p w14:paraId="60C1CF7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1">
            <w:r>
              <w:rPr>
                <w:rStyle w:val="Verzeichnissprung"/>
                <w:webHidden/>
                <w:lang w:val="en-US"/>
              </w:rPr>
              <w:t xml:space="preserve">Urfa-107: Talking about business </w:t>
            </w:r>
            <w:r>
              <w:rPr>
                <w:rStyle w:val="Verzeichnissprung"/>
              </w:rPr>
              <w:t>[new] [Aozan control &amp; translation] [Miriam Elan]</w:t>
            </w:r>
            <w:r>
              <w:rPr>
                <w:webHidden/>
              </w:rPr>
              <w:fldChar w:fldCharType="begin"/>
            </w:r>
            <w:r>
              <w:rPr>
                <w:webHidden/>
              </w:rPr>
              <w:instrText>PAGEREF _Toc122368701 \h</w:instrText>
            </w:r>
            <w:r>
              <w:rPr>
                <w:webHidden/>
              </w:rPr>
            </w:r>
            <w:r>
              <w:rPr>
                <w:webHidden/>
              </w:rPr>
              <w:fldChar w:fldCharType="separate"/>
            </w:r>
            <w:r>
              <w:rPr>
                <w:rStyle w:val="Verzeichnissprung"/>
              </w:rPr>
              <w:tab/>
              <w:t>80</w:t>
            </w:r>
            <w:r>
              <w:rPr>
                <w:webHidden/>
              </w:rPr>
              <w:fldChar w:fldCharType="end"/>
            </w:r>
          </w:hyperlink>
        </w:p>
        <w:p w14:paraId="0641B33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2">
            <w:r>
              <w:rPr>
                <w:rStyle w:val="Verzeichnissprung"/>
                <w:webHidden/>
                <w:lang w:val="en-US"/>
              </w:rPr>
              <w:t>Urfa-110:  Sālim az-Zīr [Aozan controlled the transcription and the translation] Miriam ELAN</w:t>
            </w:r>
            <w:r>
              <w:rPr>
                <w:webHidden/>
              </w:rPr>
              <w:fldChar w:fldCharType="begin"/>
            </w:r>
            <w:r>
              <w:rPr>
                <w:webHidden/>
              </w:rPr>
              <w:instrText>PAGEREF _Toc122368702 \h</w:instrText>
            </w:r>
            <w:r>
              <w:rPr>
                <w:webHidden/>
              </w:rPr>
            </w:r>
            <w:r>
              <w:rPr>
                <w:webHidden/>
              </w:rPr>
              <w:fldChar w:fldCharType="separate"/>
            </w:r>
            <w:r>
              <w:rPr>
                <w:rStyle w:val="Verzeichnissprung"/>
              </w:rPr>
              <w:tab/>
              <w:t>86</w:t>
            </w:r>
            <w:r>
              <w:rPr>
                <w:webHidden/>
              </w:rPr>
              <w:fldChar w:fldCharType="end"/>
            </w:r>
          </w:hyperlink>
        </w:p>
        <w:p w14:paraId="21845544"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3">
            <w:r>
              <w:rPr>
                <w:rStyle w:val="Verzeichnissprung"/>
                <w:webHidden/>
              </w:rPr>
              <w:t>Urfa-115: Story of the camel [new] [Aozan control &amp; translation] [Miriam ELAN]</w:t>
            </w:r>
            <w:r>
              <w:rPr>
                <w:webHidden/>
              </w:rPr>
              <w:fldChar w:fldCharType="begin"/>
            </w:r>
            <w:r>
              <w:rPr>
                <w:webHidden/>
              </w:rPr>
              <w:instrText>PAGEREF _Toc122368703 \h</w:instrText>
            </w:r>
            <w:r>
              <w:rPr>
                <w:webHidden/>
              </w:rPr>
            </w:r>
            <w:r>
              <w:rPr>
                <w:webHidden/>
              </w:rPr>
              <w:fldChar w:fldCharType="separate"/>
            </w:r>
            <w:r>
              <w:rPr>
                <w:rStyle w:val="Verzeichnissprung"/>
              </w:rPr>
              <w:tab/>
              <w:t>89</w:t>
            </w:r>
            <w:r>
              <w:rPr>
                <w:webHidden/>
              </w:rPr>
              <w:fldChar w:fldCharType="end"/>
            </w:r>
          </w:hyperlink>
        </w:p>
        <w:p w14:paraId="6CC7CBD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4">
            <w:r>
              <w:rPr>
                <w:rStyle w:val="Verzeichnissprung"/>
                <w:webHidden/>
                <w:lang w:val="en-US"/>
              </w:rPr>
              <w:t>Urfa-118:  Camels</w:t>
            </w:r>
            <w:r>
              <w:rPr>
                <w:webHidden/>
              </w:rPr>
              <w:fldChar w:fldCharType="begin"/>
            </w:r>
            <w:r>
              <w:rPr>
                <w:webHidden/>
              </w:rPr>
              <w:instrText>PAGEREF _Toc122368704 \h</w:instrText>
            </w:r>
            <w:r>
              <w:rPr>
                <w:webHidden/>
              </w:rPr>
            </w:r>
            <w:r>
              <w:rPr>
                <w:webHidden/>
              </w:rPr>
              <w:fldChar w:fldCharType="separate"/>
            </w:r>
            <w:r>
              <w:rPr>
                <w:rStyle w:val="Verzeichnissprung"/>
              </w:rPr>
              <w:tab/>
              <w:t>89</w:t>
            </w:r>
            <w:r>
              <w:rPr>
                <w:webHidden/>
              </w:rPr>
              <w:fldChar w:fldCharType="end"/>
            </w:r>
          </w:hyperlink>
        </w:p>
        <w:p w14:paraId="47E41BD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5">
            <w:r>
              <w:rPr>
                <w:rStyle w:val="Verzeichnissprung"/>
                <w:webHidden/>
              </w:rPr>
              <w:t>Urfa-119: Marriage and veto [new] [Aozan control &amp; translation] [MIRIAM ELAN]</w:t>
            </w:r>
            <w:r>
              <w:rPr>
                <w:webHidden/>
              </w:rPr>
              <w:fldChar w:fldCharType="begin"/>
            </w:r>
            <w:r>
              <w:rPr>
                <w:webHidden/>
              </w:rPr>
              <w:instrText>PAGEREF _Toc122368705 \h</w:instrText>
            </w:r>
            <w:r>
              <w:rPr>
                <w:webHidden/>
              </w:rPr>
            </w:r>
            <w:r>
              <w:rPr>
                <w:webHidden/>
              </w:rPr>
              <w:fldChar w:fldCharType="separate"/>
            </w:r>
            <w:r>
              <w:rPr>
                <w:rStyle w:val="Verzeichnissprung"/>
              </w:rPr>
              <w:tab/>
              <w:t>90</w:t>
            </w:r>
            <w:r>
              <w:rPr>
                <w:webHidden/>
              </w:rPr>
              <w:fldChar w:fldCharType="end"/>
            </w:r>
          </w:hyperlink>
        </w:p>
        <w:p w14:paraId="150E2457"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6">
            <w:r>
              <w:rPr>
                <w:rStyle w:val="Verzeichnissprung"/>
                <w:webHidden/>
                <w:lang w:val="en-US"/>
              </w:rPr>
              <w:t xml:space="preserve">Urfa-120: Kreuzheirat [new] [Aozan control &amp; translation] </w:t>
            </w:r>
            <w:r>
              <w:rPr>
                <w:rStyle w:val="Verzeichnissprung"/>
                <w:highlight w:val="yellow"/>
              </w:rPr>
              <w:t>MIRIAM ELAN</w:t>
            </w:r>
            <w:r>
              <w:rPr>
                <w:webHidden/>
              </w:rPr>
              <w:fldChar w:fldCharType="begin"/>
            </w:r>
            <w:r>
              <w:rPr>
                <w:webHidden/>
              </w:rPr>
              <w:instrText>PAGEREF _Toc122368706 \h</w:instrText>
            </w:r>
            <w:r>
              <w:rPr>
                <w:webHidden/>
              </w:rPr>
            </w:r>
            <w:r>
              <w:rPr>
                <w:webHidden/>
              </w:rPr>
              <w:fldChar w:fldCharType="separate"/>
            </w:r>
            <w:r>
              <w:rPr>
                <w:rStyle w:val="Verzeichnissprung"/>
              </w:rPr>
              <w:tab/>
              <w:t>92</w:t>
            </w:r>
            <w:r>
              <w:rPr>
                <w:webHidden/>
              </w:rPr>
              <w:fldChar w:fldCharType="end"/>
            </w:r>
          </w:hyperlink>
        </w:p>
        <w:p w14:paraId="5A94C76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7">
            <w:r>
              <w:rPr>
                <w:rStyle w:val="Verzeichnissprung"/>
                <w:webHidden/>
                <w:lang w:val="en-US"/>
              </w:rPr>
              <w:t xml:space="preserve">Urfa-122: Nimrod [Aozan control/trans] </w:t>
            </w:r>
            <w:r>
              <w:rPr>
                <w:rStyle w:val="Verzeichnissprung"/>
              </w:rPr>
              <w:t>MIRIAM ELAN</w:t>
            </w:r>
            <w:r>
              <w:rPr>
                <w:webHidden/>
              </w:rPr>
              <w:fldChar w:fldCharType="begin"/>
            </w:r>
            <w:r>
              <w:rPr>
                <w:webHidden/>
              </w:rPr>
              <w:instrText>PAGEREF _Toc122368707 \h</w:instrText>
            </w:r>
            <w:r>
              <w:rPr>
                <w:webHidden/>
              </w:rPr>
            </w:r>
            <w:r>
              <w:rPr>
                <w:webHidden/>
              </w:rPr>
              <w:fldChar w:fldCharType="separate"/>
            </w:r>
            <w:r>
              <w:rPr>
                <w:rStyle w:val="Verzeichnissprung"/>
              </w:rPr>
              <w:tab/>
              <w:t>93</w:t>
            </w:r>
            <w:r>
              <w:rPr>
                <w:webHidden/>
              </w:rPr>
              <w:fldChar w:fldCharType="end"/>
            </w:r>
          </w:hyperlink>
        </w:p>
        <w:p w14:paraId="18B314F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8">
            <w:r>
              <w:rPr>
                <w:rStyle w:val="Verzeichnissprung"/>
                <w:webHidden/>
                <w:lang w:val="en-US"/>
              </w:rPr>
              <w:t xml:space="preserve">Urfa-123/124: The stealing boy [new] [Aozan control &amp; translation] </w:t>
            </w:r>
            <w:r>
              <w:rPr>
                <w:rStyle w:val="Verzeichnissprung"/>
                <w:highlight w:val="yellow"/>
                <w:lang w:val="en-US"/>
              </w:rPr>
              <w:t>Miriam control &amp; ELAN</w:t>
            </w:r>
            <w:r>
              <w:rPr>
                <w:webHidden/>
              </w:rPr>
              <w:fldChar w:fldCharType="begin"/>
            </w:r>
            <w:r>
              <w:rPr>
                <w:webHidden/>
              </w:rPr>
              <w:instrText>PAGEREF _Toc122368708 \h</w:instrText>
            </w:r>
            <w:r>
              <w:rPr>
                <w:webHidden/>
              </w:rPr>
            </w:r>
            <w:r>
              <w:rPr>
                <w:webHidden/>
              </w:rPr>
              <w:fldChar w:fldCharType="separate"/>
            </w:r>
            <w:r>
              <w:rPr>
                <w:rStyle w:val="Verzeichnissprung"/>
              </w:rPr>
              <w:tab/>
              <w:t>96</w:t>
            </w:r>
            <w:r>
              <w:rPr>
                <w:webHidden/>
              </w:rPr>
              <w:fldChar w:fldCharType="end"/>
            </w:r>
          </w:hyperlink>
        </w:p>
        <w:p w14:paraId="2938DB7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09">
            <w:r>
              <w:rPr>
                <w:rStyle w:val="Verzeichnissprung"/>
                <w:webHidden/>
              </w:rPr>
              <w:t xml:space="preserve">Urfa-125: Coffee and two grains of barley [new] [Aozan control &amp; translation] </w:t>
            </w:r>
            <w:r>
              <w:rPr>
                <w:rStyle w:val="Verzeichnissprung"/>
                <w:highlight w:val="yellow"/>
              </w:rPr>
              <w:t>[Miriam ELAN]</w:t>
            </w:r>
            <w:r>
              <w:rPr>
                <w:webHidden/>
              </w:rPr>
              <w:fldChar w:fldCharType="begin"/>
            </w:r>
            <w:r>
              <w:rPr>
                <w:webHidden/>
              </w:rPr>
              <w:instrText>PAGEREF _Toc122368709 \h</w:instrText>
            </w:r>
            <w:r>
              <w:rPr>
                <w:webHidden/>
              </w:rPr>
            </w:r>
            <w:r>
              <w:rPr>
                <w:webHidden/>
              </w:rPr>
              <w:fldChar w:fldCharType="separate"/>
            </w:r>
            <w:r>
              <w:rPr>
                <w:rStyle w:val="Verzeichnissprung"/>
              </w:rPr>
              <w:tab/>
              <w:t>98</w:t>
            </w:r>
            <w:r>
              <w:rPr>
                <w:webHidden/>
              </w:rPr>
              <w:fldChar w:fldCharType="end"/>
            </w:r>
          </w:hyperlink>
        </w:p>
        <w:p w14:paraId="05484ED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0">
            <w:r>
              <w:rPr>
                <w:rStyle w:val="Verzeichnissprung"/>
                <w:webHidden/>
                <w:lang w:val="en-US"/>
              </w:rPr>
              <w:t xml:space="preserve">Urfa-133: The Prophet Moses </w:t>
            </w:r>
            <w:r>
              <w:rPr>
                <w:rStyle w:val="Verzeichnissprung"/>
              </w:rPr>
              <w:t xml:space="preserve">[new] [Aozan control &amp; translation] </w:t>
            </w:r>
            <w:r>
              <w:rPr>
                <w:rStyle w:val="Verzeichnissprung"/>
                <w:highlight w:val="yellow"/>
              </w:rPr>
              <w:t>[Miriam ELAN]</w:t>
            </w:r>
            <w:r>
              <w:rPr>
                <w:webHidden/>
              </w:rPr>
              <w:fldChar w:fldCharType="begin"/>
            </w:r>
            <w:r>
              <w:rPr>
                <w:webHidden/>
              </w:rPr>
              <w:instrText>PAGEREF _Toc122368710 \h</w:instrText>
            </w:r>
            <w:r>
              <w:rPr>
                <w:webHidden/>
              </w:rPr>
            </w:r>
            <w:r>
              <w:rPr>
                <w:webHidden/>
              </w:rPr>
              <w:fldChar w:fldCharType="separate"/>
            </w:r>
            <w:r>
              <w:rPr>
                <w:rStyle w:val="Verzeichnissprung"/>
              </w:rPr>
              <w:tab/>
              <w:t>101</w:t>
            </w:r>
            <w:r>
              <w:rPr>
                <w:webHidden/>
              </w:rPr>
              <w:fldChar w:fldCharType="end"/>
            </w:r>
          </w:hyperlink>
        </w:p>
        <w:p w14:paraId="4205ED3E"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1">
            <w:r>
              <w:rPr>
                <w:rStyle w:val="Verzeichnissprung"/>
                <w:webHidden/>
                <w:lang w:val="en-US"/>
              </w:rPr>
              <w:t>Urfa-136: Dishes: çiğ köfte [new] [Aozan control &amp; translation]</w:t>
            </w:r>
            <w:r>
              <w:rPr>
                <w:webHidden/>
              </w:rPr>
              <w:fldChar w:fldCharType="begin"/>
            </w:r>
            <w:r>
              <w:rPr>
                <w:webHidden/>
              </w:rPr>
              <w:instrText>PAGEREF _Toc122368711 \h</w:instrText>
            </w:r>
            <w:r>
              <w:rPr>
                <w:webHidden/>
              </w:rPr>
            </w:r>
            <w:r>
              <w:rPr>
                <w:webHidden/>
              </w:rPr>
              <w:fldChar w:fldCharType="separate"/>
            </w:r>
            <w:r>
              <w:rPr>
                <w:rStyle w:val="Verzeichnissprung"/>
              </w:rPr>
              <w:tab/>
              <w:t>108</w:t>
            </w:r>
            <w:r>
              <w:rPr>
                <w:webHidden/>
              </w:rPr>
              <w:fldChar w:fldCharType="end"/>
            </w:r>
          </w:hyperlink>
        </w:p>
        <w:p w14:paraId="786B3A83"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2">
            <w:r>
              <w:rPr>
                <w:rStyle w:val="Verzeichnissprung"/>
                <w:webHidden/>
                <w:lang w:val="en-US"/>
              </w:rPr>
              <w:t xml:space="preserve">Urfa-140: al-ᵊbyāt </w:t>
            </w:r>
            <w:r>
              <w:rPr>
                <w:rStyle w:val="Verzeichnissprung"/>
              </w:rPr>
              <w:t>[new] [Aozan control &amp; translation]</w:t>
            </w:r>
            <w:r>
              <w:rPr>
                <w:webHidden/>
              </w:rPr>
              <w:fldChar w:fldCharType="begin"/>
            </w:r>
            <w:r>
              <w:rPr>
                <w:webHidden/>
              </w:rPr>
              <w:instrText>PAGEREF _Toc122368712 \h</w:instrText>
            </w:r>
            <w:r>
              <w:rPr>
                <w:webHidden/>
              </w:rPr>
            </w:r>
            <w:r>
              <w:rPr>
                <w:webHidden/>
              </w:rPr>
              <w:fldChar w:fldCharType="separate"/>
            </w:r>
            <w:r>
              <w:rPr>
                <w:rStyle w:val="Verzeichnissprung"/>
              </w:rPr>
              <w:tab/>
              <w:t>110</w:t>
            </w:r>
            <w:r>
              <w:rPr>
                <w:webHidden/>
              </w:rPr>
              <w:fldChar w:fldCharType="end"/>
            </w:r>
          </w:hyperlink>
        </w:p>
        <w:p w14:paraId="44B0AF5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3">
            <w:r>
              <w:rPr>
                <w:rStyle w:val="Verzeichnissprung"/>
                <w:webHidden/>
                <w:lang w:val="en-US"/>
              </w:rPr>
              <w:t>Urfa-150: Kbab ~ içli köfte [new] [Aozan control &amp; translation]</w:t>
            </w:r>
            <w:r>
              <w:rPr>
                <w:webHidden/>
              </w:rPr>
              <w:fldChar w:fldCharType="begin"/>
            </w:r>
            <w:r>
              <w:rPr>
                <w:webHidden/>
              </w:rPr>
              <w:instrText>PAGEREF _Toc122368713 \h</w:instrText>
            </w:r>
            <w:r>
              <w:rPr>
                <w:webHidden/>
              </w:rPr>
            </w:r>
            <w:r>
              <w:rPr>
                <w:webHidden/>
              </w:rPr>
              <w:fldChar w:fldCharType="separate"/>
            </w:r>
            <w:r>
              <w:rPr>
                <w:rStyle w:val="Verzeichnissprung"/>
              </w:rPr>
              <w:tab/>
              <w:t>111</w:t>
            </w:r>
            <w:r>
              <w:rPr>
                <w:webHidden/>
              </w:rPr>
              <w:fldChar w:fldCharType="end"/>
            </w:r>
          </w:hyperlink>
        </w:p>
        <w:p w14:paraId="4944AC0C"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4">
            <w:r>
              <w:rPr>
                <w:rStyle w:val="Verzeichnissprung"/>
                <w:webHidden/>
              </w:rPr>
              <w:t>Urfa-151: ʕĀšūra [new] [Aozan control &amp; translation]</w:t>
            </w:r>
            <w:r>
              <w:rPr>
                <w:webHidden/>
              </w:rPr>
              <w:fldChar w:fldCharType="begin"/>
            </w:r>
            <w:r>
              <w:rPr>
                <w:webHidden/>
              </w:rPr>
              <w:instrText>PAGEREF _Toc122368714 \h</w:instrText>
            </w:r>
            <w:r>
              <w:rPr>
                <w:webHidden/>
              </w:rPr>
            </w:r>
            <w:r>
              <w:rPr>
                <w:webHidden/>
              </w:rPr>
              <w:fldChar w:fldCharType="separate"/>
            </w:r>
            <w:r>
              <w:rPr>
                <w:rStyle w:val="Verzeichnissprung"/>
              </w:rPr>
              <w:tab/>
              <w:t>112</w:t>
            </w:r>
            <w:r>
              <w:rPr>
                <w:webHidden/>
              </w:rPr>
              <w:fldChar w:fldCharType="end"/>
            </w:r>
          </w:hyperlink>
        </w:p>
        <w:p w14:paraId="6A892EB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5">
            <w:r>
              <w:rPr>
                <w:rStyle w:val="Verzeichnissprung"/>
                <w:webHidden/>
              </w:rPr>
              <w:t>Urfa-152: A dream [new] [Aozan control &amp; translation]</w:t>
            </w:r>
            <w:r>
              <w:rPr>
                <w:webHidden/>
              </w:rPr>
              <w:fldChar w:fldCharType="begin"/>
            </w:r>
            <w:r>
              <w:rPr>
                <w:webHidden/>
              </w:rPr>
              <w:instrText>PAGEREF _Toc122368715 \h</w:instrText>
            </w:r>
            <w:r>
              <w:rPr>
                <w:webHidden/>
              </w:rPr>
            </w:r>
            <w:r>
              <w:rPr>
                <w:webHidden/>
              </w:rPr>
              <w:fldChar w:fldCharType="separate"/>
            </w:r>
            <w:r>
              <w:rPr>
                <w:rStyle w:val="Verzeichnissprung"/>
              </w:rPr>
              <w:tab/>
              <w:t>114</w:t>
            </w:r>
            <w:r>
              <w:rPr>
                <w:webHidden/>
              </w:rPr>
              <w:fldChar w:fldCharType="end"/>
            </w:r>
          </w:hyperlink>
        </w:p>
        <w:p w14:paraId="2BD1DA9A"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6">
            <w:r>
              <w:rPr>
                <w:rStyle w:val="Verzeichnissprung"/>
                <w:webHidden/>
                <w:lang w:val="en-US"/>
              </w:rPr>
              <w:t xml:space="preserve">Urfa-155: Stories from childhood </w:t>
            </w:r>
            <w:r>
              <w:rPr>
                <w:rStyle w:val="Verzeichnissprung"/>
              </w:rPr>
              <w:t>[new] [Aozan transcrption &amp; translation]</w:t>
            </w:r>
            <w:r>
              <w:rPr>
                <w:webHidden/>
              </w:rPr>
              <w:fldChar w:fldCharType="begin"/>
            </w:r>
            <w:r>
              <w:rPr>
                <w:webHidden/>
              </w:rPr>
              <w:instrText>PAGEREF _Toc122368716 \h</w:instrText>
            </w:r>
            <w:r>
              <w:rPr>
                <w:webHidden/>
              </w:rPr>
            </w:r>
            <w:r>
              <w:rPr>
                <w:webHidden/>
              </w:rPr>
              <w:fldChar w:fldCharType="separate"/>
            </w:r>
            <w:r>
              <w:rPr>
                <w:rStyle w:val="Verzeichnissprung"/>
              </w:rPr>
              <w:tab/>
              <w:t>115</w:t>
            </w:r>
            <w:r>
              <w:rPr>
                <w:webHidden/>
              </w:rPr>
              <w:fldChar w:fldCharType="end"/>
            </w:r>
          </w:hyperlink>
        </w:p>
        <w:p w14:paraId="2CBC21A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7">
            <w:r>
              <w:rPr>
                <w:rStyle w:val="Verzeichnissprung"/>
                <w:webHidden/>
              </w:rPr>
              <w:t>Urfa-158: The prophet Moses and the mangy dog [new] [Aozan control &amp; translation]</w:t>
            </w:r>
            <w:r>
              <w:rPr>
                <w:webHidden/>
              </w:rPr>
              <w:fldChar w:fldCharType="begin"/>
            </w:r>
            <w:r>
              <w:rPr>
                <w:webHidden/>
              </w:rPr>
              <w:instrText>PAGEREF _Toc122368717 \h</w:instrText>
            </w:r>
            <w:r>
              <w:rPr>
                <w:webHidden/>
              </w:rPr>
            </w:r>
            <w:r>
              <w:rPr>
                <w:webHidden/>
              </w:rPr>
              <w:fldChar w:fldCharType="separate"/>
            </w:r>
            <w:r>
              <w:rPr>
                <w:rStyle w:val="Verzeichnissprung"/>
              </w:rPr>
              <w:tab/>
              <w:t>118</w:t>
            </w:r>
            <w:r>
              <w:rPr>
                <w:webHidden/>
              </w:rPr>
              <w:fldChar w:fldCharType="end"/>
            </w:r>
          </w:hyperlink>
        </w:p>
        <w:p w14:paraId="4864107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8">
            <w:r>
              <w:rPr>
                <w:rStyle w:val="Verzeichnissprung"/>
                <w:webHidden/>
              </w:rPr>
              <w:t>Urfa-160: Sheyhmus and Abdalqadir [new] [Aozan control &amp; translation]</w:t>
            </w:r>
            <w:r>
              <w:rPr>
                <w:webHidden/>
              </w:rPr>
              <w:fldChar w:fldCharType="begin"/>
            </w:r>
            <w:r>
              <w:rPr>
                <w:webHidden/>
              </w:rPr>
              <w:instrText>PAGEREF _Toc122368718 \h</w:instrText>
            </w:r>
            <w:r>
              <w:rPr>
                <w:webHidden/>
              </w:rPr>
            </w:r>
            <w:r>
              <w:rPr>
                <w:webHidden/>
              </w:rPr>
              <w:fldChar w:fldCharType="separate"/>
            </w:r>
            <w:r>
              <w:rPr>
                <w:rStyle w:val="Verzeichnissprung"/>
              </w:rPr>
              <w:tab/>
              <w:t>119</w:t>
            </w:r>
            <w:r>
              <w:rPr>
                <w:webHidden/>
              </w:rPr>
              <w:fldChar w:fldCharType="end"/>
            </w:r>
          </w:hyperlink>
        </w:p>
        <w:p w14:paraId="41D83DF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19">
            <w:r>
              <w:rPr>
                <w:rStyle w:val="Verzeichnissprung"/>
                <w:webHidden/>
              </w:rPr>
              <w:t>Urfa-164: All around the bread [</w:t>
            </w:r>
            <w:r>
              <w:rPr>
                <w:rStyle w:val="Verzeichnissprung"/>
                <w:lang w:val="en-US"/>
              </w:rPr>
              <w:t>[published in M. Klimiuk 2021]]</w:t>
            </w:r>
            <w:r>
              <w:rPr>
                <w:rStyle w:val="Verzeichnissprung"/>
              </w:rPr>
              <w:t>]</w:t>
            </w:r>
            <w:r>
              <w:rPr>
                <w:webHidden/>
              </w:rPr>
              <w:fldChar w:fldCharType="begin"/>
            </w:r>
            <w:r>
              <w:rPr>
                <w:webHidden/>
              </w:rPr>
              <w:instrText>PAGEREF _Toc122368719 \h</w:instrText>
            </w:r>
            <w:r>
              <w:rPr>
                <w:webHidden/>
              </w:rPr>
            </w:r>
            <w:r>
              <w:rPr>
                <w:webHidden/>
              </w:rPr>
              <w:fldChar w:fldCharType="separate"/>
            </w:r>
            <w:r>
              <w:rPr>
                <w:rStyle w:val="Verzeichnissprung"/>
              </w:rPr>
              <w:tab/>
              <w:t>121</w:t>
            </w:r>
            <w:r>
              <w:rPr>
                <w:webHidden/>
              </w:rPr>
              <w:fldChar w:fldCharType="end"/>
            </w:r>
          </w:hyperlink>
        </w:p>
        <w:p w14:paraId="1FCDB79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0">
            <w:r>
              <w:rPr>
                <w:rStyle w:val="Verzeichnissprung"/>
                <w:webHidden/>
              </w:rPr>
              <w:t>Urfa-165: Amīna’s childhood and her wish to study the Koran [new] [Aozan control &amp; translation]</w:t>
            </w:r>
            <w:r>
              <w:rPr>
                <w:webHidden/>
              </w:rPr>
              <w:fldChar w:fldCharType="begin"/>
            </w:r>
            <w:r>
              <w:rPr>
                <w:webHidden/>
              </w:rPr>
              <w:instrText>PAGEREF _Toc122368720 \h</w:instrText>
            </w:r>
            <w:r>
              <w:rPr>
                <w:webHidden/>
              </w:rPr>
            </w:r>
            <w:r>
              <w:rPr>
                <w:webHidden/>
              </w:rPr>
              <w:fldChar w:fldCharType="separate"/>
            </w:r>
            <w:r>
              <w:rPr>
                <w:rStyle w:val="Verzeichnissprung"/>
              </w:rPr>
              <w:tab/>
              <w:t>127</w:t>
            </w:r>
            <w:r>
              <w:rPr>
                <w:webHidden/>
              </w:rPr>
              <w:fldChar w:fldCharType="end"/>
            </w:r>
          </w:hyperlink>
        </w:p>
        <w:p w14:paraId="32092906"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1">
            <w:r>
              <w:rPr>
                <w:rStyle w:val="Verzeichnissprung"/>
                <w:webHidden/>
                <w:lang w:val="en-US"/>
              </w:rPr>
              <w:t>Urfa-167: Sheikh ʕNād and his slave [new] [Aozan control &amp; translation]</w:t>
            </w:r>
            <w:r>
              <w:rPr>
                <w:webHidden/>
              </w:rPr>
              <w:fldChar w:fldCharType="begin"/>
            </w:r>
            <w:r>
              <w:rPr>
                <w:webHidden/>
              </w:rPr>
              <w:instrText>PAGEREF _Toc122368721 \h</w:instrText>
            </w:r>
            <w:r>
              <w:rPr>
                <w:webHidden/>
              </w:rPr>
            </w:r>
            <w:r>
              <w:rPr>
                <w:webHidden/>
              </w:rPr>
              <w:fldChar w:fldCharType="separate"/>
            </w:r>
            <w:r>
              <w:rPr>
                <w:rStyle w:val="Verzeichnissprung"/>
              </w:rPr>
              <w:tab/>
              <w:t>131</w:t>
            </w:r>
            <w:r>
              <w:rPr>
                <w:webHidden/>
              </w:rPr>
              <w:fldChar w:fldCharType="end"/>
            </w:r>
          </w:hyperlink>
        </w:p>
        <w:p w14:paraId="247786C0"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2">
            <w:r>
              <w:rPr>
                <w:rStyle w:val="Verzeichnissprung"/>
                <w:webHidden/>
              </w:rPr>
              <w:t>Urfa-173: A story [new] [Aozan control &amp; translation]</w:t>
            </w:r>
            <w:r>
              <w:rPr>
                <w:webHidden/>
              </w:rPr>
              <w:fldChar w:fldCharType="begin"/>
            </w:r>
            <w:r>
              <w:rPr>
                <w:webHidden/>
              </w:rPr>
              <w:instrText>PAGEREF _Toc122368722 \h</w:instrText>
            </w:r>
            <w:r>
              <w:rPr>
                <w:webHidden/>
              </w:rPr>
            </w:r>
            <w:r>
              <w:rPr>
                <w:webHidden/>
              </w:rPr>
              <w:fldChar w:fldCharType="separate"/>
            </w:r>
            <w:r>
              <w:rPr>
                <w:rStyle w:val="Verzeichnissprung"/>
              </w:rPr>
              <w:tab/>
              <w:t>135</w:t>
            </w:r>
            <w:r>
              <w:rPr>
                <w:webHidden/>
              </w:rPr>
              <w:fldChar w:fldCharType="end"/>
            </w:r>
          </w:hyperlink>
        </w:p>
        <w:p w14:paraId="187936B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3">
            <w:r>
              <w:rPr>
                <w:rStyle w:val="Verzeichnissprung"/>
                <w:webHidden/>
              </w:rPr>
              <w:t>Urfa-175: al-Bastīg [new] [Aozan control &amp; translation]</w:t>
            </w:r>
            <w:r>
              <w:rPr>
                <w:webHidden/>
              </w:rPr>
              <w:fldChar w:fldCharType="begin"/>
            </w:r>
            <w:r>
              <w:rPr>
                <w:webHidden/>
              </w:rPr>
              <w:instrText>PAGEREF _Toc122368723 \h</w:instrText>
            </w:r>
            <w:r>
              <w:rPr>
                <w:webHidden/>
              </w:rPr>
            </w:r>
            <w:r>
              <w:rPr>
                <w:webHidden/>
              </w:rPr>
              <w:fldChar w:fldCharType="separate"/>
            </w:r>
            <w:r>
              <w:rPr>
                <w:rStyle w:val="Verzeichnissprung"/>
              </w:rPr>
              <w:tab/>
              <w:t>136</w:t>
            </w:r>
            <w:r>
              <w:rPr>
                <w:webHidden/>
              </w:rPr>
              <w:fldChar w:fldCharType="end"/>
            </w:r>
          </w:hyperlink>
        </w:p>
        <w:p w14:paraId="7D35B2F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4">
            <w:r>
              <w:rPr>
                <w:rStyle w:val="Verzeichnissprung"/>
                <w:webHidden/>
                <w:lang w:val="en-US"/>
              </w:rPr>
              <w:t>Urfa-176: Condolence [new] [Aozan control &amp; trnslation]</w:t>
            </w:r>
            <w:r>
              <w:rPr>
                <w:webHidden/>
              </w:rPr>
              <w:fldChar w:fldCharType="begin"/>
            </w:r>
            <w:r>
              <w:rPr>
                <w:webHidden/>
              </w:rPr>
              <w:instrText>PAGEREF _Toc122368724 \h</w:instrText>
            </w:r>
            <w:r>
              <w:rPr>
                <w:webHidden/>
              </w:rPr>
            </w:r>
            <w:r>
              <w:rPr>
                <w:webHidden/>
              </w:rPr>
              <w:fldChar w:fldCharType="separate"/>
            </w:r>
            <w:r>
              <w:rPr>
                <w:rStyle w:val="Verzeichnissprung"/>
              </w:rPr>
              <w:tab/>
              <w:t>138</w:t>
            </w:r>
            <w:r>
              <w:rPr>
                <w:webHidden/>
              </w:rPr>
              <w:fldChar w:fldCharType="end"/>
            </w:r>
          </w:hyperlink>
        </w:p>
        <w:p w14:paraId="101FCAC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5">
            <w:r>
              <w:rPr>
                <w:rStyle w:val="Verzeichnissprung"/>
                <w:webHidden/>
              </w:rPr>
              <w:t>Urfa-177 Marriage and wedding in former times [Aozan control &amp; translation]</w:t>
            </w:r>
            <w:r>
              <w:rPr>
                <w:webHidden/>
              </w:rPr>
              <w:fldChar w:fldCharType="begin"/>
            </w:r>
            <w:r>
              <w:rPr>
                <w:webHidden/>
              </w:rPr>
              <w:instrText>PAGEREF _Toc122368725 \h</w:instrText>
            </w:r>
            <w:r>
              <w:rPr>
                <w:webHidden/>
              </w:rPr>
            </w:r>
            <w:r>
              <w:rPr>
                <w:webHidden/>
              </w:rPr>
              <w:fldChar w:fldCharType="separate"/>
            </w:r>
            <w:r>
              <w:rPr>
                <w:rStyle w:val="Verzeichnissprung"/>
              </w:rPr>
              <w:tab/>
              <w:t>141</w:t>
            </w:r>
            <w:r>
              <w:rPr>
                <w:webHidden/>
              </w:rPr>
              <w:fldChar w:fldCharType="end"/>
            </w:r>
          </w:hyperlink>
        </w:p>
        <w:p w14:paraId="2EB329B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6">
            <w:r>
              <w:rPr>
                <w:rStyle w:val="Verzeichnissprung"/>
                <w:webHidden/>
                <w:lang w:val="en-US"/>
              </w:rPr>
              <w:t xml:space="preserve">Urfa-179: Old stories from my family </w:t>
            </w:r>
            <w:r>
              <w:rPr>
                <w:rStyle w:val="Verzeichnissprung"/>
              </w:rPr>
              <w:t>[new] [Aozan control &amp; translation]</w:t>
            </w:r>
            <w:r>
              <w:rPr>
                <w:webHidden/>
              </w:rPr>
              <w:fldChar w:fldCharType="begin"/>
            </w:r>
            <w:r>
              <w:rPr>
                <w:webHidden/>
              </w:rPr>
              <w:instrText>PAGEREF _Toc122368726 \h</w:instrText>
            </w:r>
            <w:r>
              <w:rPr>
                <w:webHidden/>
              </w:rPr>
            </w:r>
            <w:r>
              <w:rPr>
                <w:webHidden/>
              </w:rPr>
              <w:fldChar w:fldCharType="separate"/>
            </w:r>
            <w:r>
              <w:rPr>
                <w:rStyle w:val="Verzeichnissprung"/>
              </w:rPr>
              <w:tab/>
              <w:t>152</w:t>
            </w:r>
            <w:r>
              <w:rPr>
                <w:webHidden/>
              </w:rPr>
              <w:fldChar w:fldCharType="end"/>
            </w:r>
          </w:hyperlink>
        </w:p>
        <w:p w14:paraId="2A53D06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7">
            <w:r>
              <w:rPr>
                <w:rStyle w:val="Verzeichnissprung"/>
                <w:webHidden/>
              </w:rPr>
              <w:t>Urfa-183: The policeman who ate a holy carp [new] [Aozan control &amp; translation]</w:t>
            </w:r>
            <w:r>
              <w:rPr>
                <w:webHidden/>
              </w:rPr>
              <w:fldChar w:fldCharType="begin"/>
            </w:r>
            <w:r>
              <w:rPr>
                <w:webHidden/>
              </w:rPr>
              <w:instrText>PAGEREF _Toc122368727 \h</w:instrText>
            </w:r>
            <w:r>
              <w:rPr>
                <w:webHidden/>
              </w:rPr>
            </w:r>
            <w:r>
              <w:rPr>
                <w:webHidden/>
              </w:rPr>
              <w:fldChar w:fldCharType="separate"/>
            </w:r>
            <w:r>
              <w:rPr>
                <w:rStyle w:val="Verzeichnissprung"/>
              </w:rPr>
              <w:tab/>
              <w:t>159</w:t>
            </w:r>
            <w:r>
              <w:rPr>
                <w:webHidden/>
              </w:rPr>
              <w:fldChar w:fldCharType="end"/>
            </w:r>
          </w:hyperlink>
        </w:p>
        <w:p w14:paraId="6C6FF75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8">
            <w:r>
              <w:rPr>
                <w:rStyle w:val="Verzeichnissprung"/>
                <w:webHidden/>
                <w:lang w:val="en-US"/>
              </w:rPr>
              <w:t>Urfa-184: Against the Evil Eye [new] [Aozan control &amp; translation]</w:t>
            </w:r>
            <w:r>
              <w:rPr>
                <w:webHidden/>
              </w:rPr>
              <w:fldChar w:fldCharType="begin"/>
            </w:r>
            <w:r>
              <w:rPr>
                <w:webHidden/>
              </w:rPr>
              <w:instrText>PAGEREF _Toc122368728 \h</w:instrText>
            </w:r>
            <w:r>
              <w:rPr>
                <w:webHidden/>
              </w:rPr>
            </w:r>
            <w:r>
              <w:rPr>
                <w:webHidden/>
              </w:rPr>
              <w:fldChar w:fldCharType="separate"/>
            </w:r>
            <w:r>
              <w:rPr>
                <w:rStyle w:val="Verzeichnissprung"/>
              </w:rPr>
              <w:tab/>
              <w:t>160</w:t>
            </w:r>
            <w:r>
              <w:rPr>
                <w:webHidden/>
              </w:rPr>
              <w:fldChar w:fldCharType="end"/>
            </w:r>
          </w:hyperlink>
        </w:p>
        <w:p w14:paraId="1E705CE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29">
            <w:r>
              <w:rPr>
                <w:rStyle w:val="Verzeichnissprung"/>
                <w:webHidden/>
              </w:rPr>
              <w:t>Urfa-186: Bidīle [Aozan control &amp; translation]</w:t>
            </w:r>
            <w:r>
              <w:rPr>
                <w:webHidden/>
              </w:rPr>
              <w:fldChar w:fldCharType="begin"/>
            </w:r>
            <w:r>
              <w:rPr>
                <w:webHidden/>
              </w:rPr>
              <w:instrText>PAGEREF _Toc122368729 \h</w:instrText>
            </w:r>
            <w:r>
              <w:rPr>
                <w:webHidden/>
              </w:rPr>
            </w:r>
            <w:r>
              <w:rPr>
                <w:webHidden/>
              </w:rPr>
              <w:fldChar w:fldCharType="separate"/>
            </w:r>
            <w:r>
              <w:rPr>
                <w:rStyle w:val="Verzeichnissprung"/>
              </w:rPr>
              <w:tab/>
              <w:t>162</w:t>
            </w:r>
            <w:r>
              <w:rPr>
                <w:webHidden/>
              </w:rPr>
              <w:fldChar w:fldCharType="end"/>
            </w:r>
          </w:hyperlink>
        </w:p>
        <w:p w14:paraId="57A81E3F"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0">
            <w:r>
              <w:rPr>
                <w:rStyle w:val="Verzeichnissprung"/>
                <w:webHidden/>
              </w:rPr>
              <w:t>Urfa-187 Two wives and a fridge [Aozan control &amp; tanslation]</w:t>
            </w:r>
            <w:r>
              <w:rPr>
                <w:webHidden/>
              </w:rPr>
              <w:fldChar w:fldCharType="begin"/>
            </w:r>
            <w:r>
              <w:rPr>
                <w:webHidden/>
              </w:rPr>
              <w:instrText>PAGEREF _Toc122368730 \h</w:instrText>
            </w:r>
            <w:r>
              <w:rPr>
                <w:webHidden/>
              </w:rPr>
            </w:r>
            <w:r>
              <w:rPr>
                <w:webHidden/>
              </w:rPr>
              <w:fldChar w:fldCharType="separate"/>
            </w:r>
            <w:r>
              <w:rPr>
                <w:rStyle w:val="Verzeichnissprung"/>
              </w:rPr>
              <w:tab/>
              <w:t>163</w:t>
            </w:r>
            <w:r>
              <w:rPr>
                <w:webHidden/>
              </w:rPr>
              <w:fldChar w:fldCharType="end"/>
            </w:r>
          </w:hyperlink>
        </w:p>
        <w:p w14:paraId="679D300D"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1">
            <w:r>
              <w:rPr>
                <w:rStyle w:val="Verzeichnissprung"/>
                <w:webHidden/>
              </w:rPr>
              <w:t>Urfa-190 The ill and blind mother [Aozan control &amp; tanslation]</w:t>
            </w:r>
            <w:r>
              <w:rPr>
                <w:webHidden/>
              </w:rPr>
              <w:fldChar w:fldCharType="begin"/>
            </w:r>
            <w:r>
              <w:rPr>
                <w:webHidden/>
              </w:rPr>
              <w:instrText>PAGEREF _Toc122368731 \h</w:instrText>
            </w:r>
            <w:r>
              <w:rPr>
                <w:webHidden/>
              </w:rPr>
            </w:r>
            <w:r>
              <w:rPr>
                <w:webHidden/>
              </w:rPr>
              <w:fldChar w:fldCharType="separate"/>
            </w:r>
            <w:r>
              <w:rPr>
                <w:rStyle w:val="Verzeichnissprung"/>
              </w:rPr>
              <w:tab/>
              <w:t>165</w:t>
            </w:r>
            <w:r>
              <w:rPr>
                <w:webHidden/>
              </w:rPr>
              <w:fldChar w:fldCharType="end"/>
            </w:r>
          </w:hyperlink>
        </w:p>
        <w:p w14:paraId="14494269"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2">
            <w:r>
              <w:rPr>
                <w:rStyle w:val="Verzeichnissprung"/>
                <w:webHidden/>
              </w:rPr>
              <w:t>Urfa-191 The Kurd and his two wives [Aozan control &amp; tanslation]</w:t>
            </w:r>
            <w:r>
              <w:rPr>
                <w:webHidden/>
              </w:rPr>
              <w:fldChar w:fldCharType="begin"/>
            </w:r>
            <w:r>
              <w:rPr>
                <w:webHidden/>
              </w:rPr>
              <w:instrText>PAGEREF _Toc122368732 \h</w:instrText>
            </w:r>
            <w:r>
              <w:rPr>
                <w:webHidden/>
              </w:rPr>
            </w:r>
            <w:r>
              <w:rPr>
                <w:webHidden/>
              </w:rPr>
              <w:fldChar w:fldCharType="separate"/>
            </w:r>
            <w:r>
              <w:rPr>
                <w:rStyle w:val="Verzeichnissprung"/>
              </w:rPr>
              <w:tab/>
              <w:t>167</w:t>
            </w:r>
            <w:r>
              <w:rPr>
                <w:webHidden/>
              </w:rPr>
              <w:fldChar w:fldCharType="end"/>
            </w:r>
          </w:hyperlink>
        </w:p>
        <w:p w14:paraId="598567E5"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3">
            <w:r>
              <w:rPr>
                <w:rStyle w:val="Verzeichnissprung"/>
                <w:webHidden/>
              </w:rPr>
              <w:t>Urfa-002 III [new] [Aozan control &amp; tanslation]</w:t>
            </w:r>
            <w:r>
              <w:rPr>
                <w:webHidden/>
              </w:rPr>
              <w:fldChar w:fldCharType="begin"/>
            </w:r>
            <w:r>
              <w:rPr>
                <w:webHidden/>
              </w:rPr>
              <w:instrText>PAGEREF _Toc122368733 \h</w:instrText>
            </w:r>
            <w:r>
              <w:rPr>
                <w:webHidden/>
              </w:rPr>
            </w:r>
            <w:r>
              <w:rPr>
                <w:webHidden/>
              </w:rPr>
              <w:fldChar w:fldCharType="separate"/>
            </w:r>
            <w:r>
              <w:rPr>
                <w:rStyle w:val="Verzeichnissprung"/>
              </w:rPr>
              <w:tab/>
              <w:t>168</w:t>
            </w:r>
            <w:r>
              <w:rPr>
                <w:webHidden/>
              </w:rPr>
              <w:fldChar w:fldCharType="end"/>
            </w:r>
          </w:hyperlink>
        </w:p>
        <w:p w14:paraId="6DEFAD68"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4">
            <w:r>
              <w:rPr>
                <w:rStyle w:val="Verzeichnissprung"/>
                <w:webHidden/>
              </w:rPr>
              <w:t>Urfa-002 IV [new] [Aozan control &amp; tanslation]</w:t>
            </w:r>
            <w:r>
              <w:rPr>
                <w:webHidden/>
              </w:rPr>
              <w:fldChar w:fldCharType="begin"/>
            </w:r>
            <w:r>
              <w:rPr>
                <w:webHidden/>
              </w:rPr>
              <w:instrText>PAGEREF _Toc122368734 \h</w:instrText>
            </w:r>
            <w:r>
              <w:rPr>
                <w:webHidden/>
              </w:rPr>
            </w:r>
            <w:r>
              <w:rPr>
                <w:webHidden/>
              </w:rPr>
              <w:fldChar w:fldCharType="separate"/>
            </w:r>
            <w:r>
              <w:rPr>
                <w:rStyle w:val="Verzeichnissprung"/>
              </w:rPr>
              <w:tab/>
              <w:t>169</w:t>
            </w:r>
            <w:r>
              <w:rPr>
                <w:webHidden/>
              </w:rPr>
              <w:fldChar w:fldCharType="end"/>
            </w:r>
          </w:hyperlink>
        </w:p>
        <w:p w14:paraId="1EDC5A3B"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5">
            <w:r>
              <w:rPr>
                <w:rStyle w:val="Verzeichnissprung"/>
                <w:webHidden/>
              </w:rPr>
              <w:t>Urfa-002 II [new] [Aozan control &amp; tanslation]</w:t>
            </w:r>
            <w:r>
              <w:rPr>
                <w:webHidden/>
              </w:rPr>
              <w:fldChar w:fldCharType="begin"/>
            </w:r>
            <w:r>
              <w:rPr>
                <w:webHidden/>
              </w:rPr>
              <w:instrText>PAGEREF _Toc122368735 \h</w:instrText>
            </w:r>
            <w:r>
              <w:rPr>
                <w:webHidden/>
              </w:rPr>
            </w:r>
            <w:r>
              <w:rPr>
                <w:webHidden/>
              </w:rPr>
              <w:fldChar w:fldCharType="separate"/>
            </w:r>
            <w:r>
              <w:rPr>
                <w:rStyle w:val="Verzeichnissprung"/>
              </w:rPr>
              <w:tab/>
              <w:t>172</w:t>
            </w:r>
            <w:r>
              <w:rPr>
                <w:webHidden/>
              </w:rPr>
              <w:fldChar w:fldCharType="end"/>
            </w:r>
          </w:hyperlink>
        </w:p>
        <w:p w14:paraId="067E4F32" w14:textId="77777777" w:rsidR="007140B6" w:rsidRDefault="00000000">
          <w:pPr>
            <w:pStyle w:val="TOC2"/>
            <w:tabs>
              <w:tab w:val="right" w:leader="dot" w:pos="9062"/>
            </w:tabs>
            <w:rPr>
              <w:rFonts w:asciiTheme="minorHAnsi" w:eastAsiaTheme="minorEastAsia" w:hAnsiTheme="minorHAnsi" w:cstheme="minorBidi"/>
              <w:szCs w:val="22"/>
              <w:lang w:val="de-AT" w:eastAsia="de-AT"/>
            </w:rPr>
          </w:pPr>
          <w:hyperlink w:anchor="_Toc122368736">
            <w:r>
              <w:rPr>
                <w:rStyle w:val="Verzeichnissprung"/>
                <w:webHidden/>
              </w:rPr>
              <w:t>Urfa-002 I [new] [Aozan control &amp; tanslation]</w:t>
            </w:r>
            <w:r>
              <w:rPr>
                <w:webHidden/>
              </w:rPr>
              <w:fldChar w:fldCharType="begin"/>
            </w:r>
            <w:r>
              <w:rPr>
                <w:webHidden/>
              </w:rPr>
              <w:instrText>PAGEREF _Toc122368736 \h</w:instrText>
            </w:r>
            <w:r>
              <w:rPr>
                <w:webHidden/>
              </w:rPr>
            </w:r>
            <w:r>
              <w:rPr>
                <w:webHidden/>
              </w:rPr>
              <w:fldChar w:fldCharType="separate"/>
            </w:r>
            <w:r>
              <w:rPr>
                <w:rStyle w:val="Verzeichnissprung"/>
              </w:rPr>
              <w:tab/>
              <w:t>174</w:t>
            </w:r>
            <w:r>
              <w:rPr>
                <w:webHidden/>
              </w:rPr>
              <w:fldChar w:fldCharType="end"/>
            </w:r>
          </w:hyperlink>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1" w:name="_Toc122368675"/>
      <w:bookmarkStart w:id="2" w:name="__DdeLink__95246_1653857199"/>
      <w:r>
        <w:rPr>
          <w:lang w:val="en-US"/>
        </w:rPr>
        <w:t xml:space="preserve">Urfa-011: </w:t>
      </w:r>
      <w:bookmarkEnd w:id="1"/>
      <w:r>
        <w:rPr>
          <w:lang w:val="en-US"/>
        </w:rPr>
        <w:t>Urfa-011_Cemetry-Harran-2010</w:t>
      </w:r>
      <w:bookmarkEnd w:id="2"/>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3" w:name="_Hlk133330420"/>
            <w:r w:rsidRPr="0040171D">
              <w:rPr>
                <w:iCs/>
                <w:noProof/>
                <w:color w:val="00B050"/>
                <w:lang w:val="de-AT"/>
              </w:rPr>
              <w:t>hāḏa l-ᵊgbūr, al-miǧanne, al-gabǝr, wāḥad ymūt yidfunūn-u hēne</w:t>
            </w:r>
            <w:bookmarkEnd w:id="3"/>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4" w:name="_Hlk132715944"/>
            <w:r w:rsidRPr="0040171D">
              <w:rPr>
                <w:iCs/>
                <w:noProof/>
                <w:color w:val="00B050"/>
                <w:lang w:val="de-AT"/>
              </w:rPr>
              <w:t xml:space="preserve">kefen, čafan </w:t>
            </w:r>
            <w:bookmarkEnd w:id="4"/>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5" w:name="_Hlk133330437"/>
            <w:r w:rsidRPr="0040171D">
              <w:rPr>
                <w:iCs/>
                <w:color w:val="00B050"/>
                <w:lang w:val="en-US"/>
              </w:rPr>
              <w:t>These graves, the graveyard, the grave, when somebody dies, they bury him here</w:t>
            </w:r>
            <w:bookmarkEnd w:id="5"/>
            <w:r w:rsidRPr="0040171D">
              <w:rPr>
                <w:iCs/>
                <w:color w:val="00B050"/>
                <w:lang w:val="en-US"/>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 xml:space="preserve">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w:t>
            </w:r>
            <w:r w:rsidRPr="009E546E">
              <w:rPr>
                <w:iCs/>
                <w:noProof/>
                <w:color w:val="00B050"/>
                <w:lang w:val="en-US"/>
              </w:rPr>
              <w:lastRenderedPageBreak/>
              <w:t>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lastRenderedPageBreak/>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2"/>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3"/>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lastRenderedPageBreak/>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6"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6"/>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7" w:name="_Hlk133330193"/>
            <w:r w:rsidRPr="00FF6444">
              <w:rPr>
                <w:iCs/>
                <w:color w:val="00B050"/>
                <w:lang w:val="en-US"/>
              </w:rPr>
              <w:t>Earlier than seven years the grave is not opened, they do not open it, my teacher</w:t>
            </w:r>
            <w:bookmarkEnd w:id="7"/>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w:t>
            </w:r>
            <w:r w:rsidRPr="00FF6444">
              <w:rPr>
                <w:iCs/>
                <w:color w:val="00B050"/>
                <w:lang w:val="en-US"/>
              </w:rPr>
              <w:lastRenderedPageBreak/>
              <w:t>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lastRenderedPageBreak/>
              <w:t xml:space="preserve">The put him into the direction of Mecca, they </w:t>
            </w:r>
            <w:r w:rsidRPr="00FF6444">
              <w:rPr>
                <w:iCs/>
                <w:color w:val="00B050"/>
                <w:lang w:val="en-US"/>
              </w:rPr>
              <w:lastRenderedPageBreak/>
              <w:t xml:space="preserve">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lastRenderedPageBreak/>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8" w:name="_Hlk133328148"/>
            <w:r w:rsidRPr="00FF6444">
              <w:rPr>
                <w:iCs/>
                <w:color w:val="00B050"/>
                <w:lang w:val="en-US"/>
              </w:rPr>
              <w:t>bōš</w:t>
            </w:r>
            <w:bookmarkEnd w:id="8"/>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4"/>
            </w:r>
            <w:r w:rsidRPr="00FF6444">
              <w:rPr>
                <w:iCs/>
                <w:color w:val="00B050"/>
                <w:lang w:val="en-US"/>
              </w:rPr>
              <w:t xml:space="preserve"> b-aš-Šēx 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9" w:name="_Hlk133330570"/>
            <w:r w:rsidRPr="00FF6444">
              <w:rPr>
                <w:color w:val="00B050"/>
                <w:lang w:val="en-US"/>
              </w:rPr>
              <w:t xml:space="preserve">yēlōn yimūt b-al-xastaxāne yirtaḥam, yiwaṣṣi ahál-u ygūl “dummū-ni b-aš-Šēx Yaḥya, lā tdummū-ni b-Istanbūl, uxḏū-ni ʕala ahál-i, hēne!” </w:t>
            </w:r>
            <w:bookmarkEnd w:id="9"/>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10"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10"/>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r>
        <w:rPr>
          <w:lang w:val="en-US"/>
        </w:rPr>
        <w:t>Urfa-012_Lentils-Harran-2010</w:t>
      </w:r>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lastRenderedPageBreak/>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w-at-tibin ybīʕūn-u imyit ǧiriš, ʕašər ᵊgrūš – ʕašr ᵊgrūš – ʕašr ᵊgrūš yaʕni al-ʕašǝr kīlawāt ᵊb-waraqa, at-tibin, w-al-ʕadas, baʕdēn-ma yāxḏūn-u ʕa-l-fabrikāt tkassr-u 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t>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w:t>
            </w:r>
            <w:r w:rsidRPr="00A95BA1">
              <w:rPr>
                <w:color w:val="00B050"/>
                <w:lang w:val="en-US"/>
              </w:rPr>
              <w:lastRenderedPageBreak/>
              <w:t>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lastRenderedPageBreak/>
              <w:t xml:space="preserve">Don’t you see the pipes over there? They bring them to make irrigated fields, to irrigate </w:t>
            </w:r>
            <w:r w:rsidRPr="00A95BA1">
              <w:rPr>
                <w:color w:val="00B050"/>
                <w:lang w:val="en-US"/>
              </w:rPr>
              <w:lastRenderedPageBreak/>
              <w:t>the lentils with them. The water… These pipes provide water</w:t>
            </w:r>
            <w:r w:rsidRPr="00BA18ED">
              <w:rPr>
                <w:rStyle w:val="FootnoteReference"/>
              </w:rPr>
              <w:footnoteReference w:id="5"/>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lastRenderedPageBreak/>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6"/>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t xml:space="preserve">With the water the yield of the lentils gets good, let’s say for 1000 sqm about… 12,000 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7"/>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lastRenderedPageBreak/>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8"/>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t>This (plant) we call it thistle. – Thistle? – Yes, thistle. It grows as weed, (therefore) they spray herbicid, but the herbicide agent 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r>
        <w:lastRenderedPageBreak/>
        <w:t>Urfa-014_Village_of_Qoran-Harran-2010</w:t>
      </w:r>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t>And this means: I don’t have anything, I am hungry. The chief to whom he had come felt 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 xml:space="preserve">“ī”, gāyil, “rūḥu ʕal ahal-i bass atəraǧǧā-kum ʕala ʕamm-i Wādi lā trūḥūn!” – gāyil “ʕalē?” – gāyil “ʕamm-i Wādi riǧǧāl-in ḏ̣aʕīf mā ʕind-u šī. w-al-qēr, ʕal abū-ye </w:t>
            </w:r>
            <w:r w:rsidRPr="00564307">
              <w:rPr>
                <w:color w:val="00B050"/>
                <w:lang w:val="en-US"/>
              </w:rPr>
              <w:lastRenderedPageBreak/>
              <w:t>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lastRenderedPageBreak/>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w:t>
            </w:r>
            <w:r w:rsidRPr="00564307">
              <w:rPr>
                <w:color w:val="00B050"/>
                <w:lang w:val="en-US" w:bidi="ar-OM"/>
              </w:rPr>
              <w:lastRenderedPageBreak/>
              <w:t xml:space="preserve">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lastRenderedPageBreak/>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t>When he received the falcon he said, “Look at this falcon, how is it?” He said: “By God, o sheikh, this is a real falcon; it hatched from 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w:t>
            </w:r>
            <w:r w:rsidRPr="008D4E21">
              <w:rPr>
                <w:color w:val="00B050"/>
                <w:lang w:val="en-US"/>
              </w:rPr>
              <w:lastRenderedPageBreak/>
              <w:t xml:space="preserve">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lastRenderedPageBreak/>
              <w:t xml:space="preserve">He says: “If his mother had raised him free (as a falcon), he wouldn’t have gone to the </w:t>
            </w:r>
            <w:r w:rsidRPr="008D4E21">
              <w:rPr>
                <w:color w:val="00B050"/>
                <w:lang w:val="en-US" w:bidi="ar-OM"/>
              </w:rPr>
              <w:lastRenderedPageBreak/>
              <w:t>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lastRenderedPageBreak/>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He said, “Tell me, who is my 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7" w:name="_Hlk132715961"/>
            <w:r w:rsidRPr="008D4E21">
              <w:rPr>
                <w:color w:val="00B050"/>
                <w:lang w:val="en-US"/>
              </w:rPr>
              <w:t xml:space="preserve">časir </w:t>
            </w:r>
            <w:bookmarkEnd w:id="17"/>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w:t>
            </w:r>
            <w:r w:rsidRPr="008D4E21">
              <w:rPr>
                <w:color w:val="00B050"/>
                <w:lang w:val="en-US" w:bidi="ar-OM"/>
              </w:rPr>
              <w:lastRenderedPageBreak/>
              <w:t xml:space="preserve">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r>
        <w:rPr>
          <w:lang w:val="es-ES_tradnl"/>
        </w:rPr>
        <w:t>Urfa-024</w:t>
      </w:r>
      <w:r w:rsidR="00411DAB">
        <w:rPr>
          <w:lang w:val="es-ES_tradnl"/>
        </w:rPr>
        <w:t>a</w:t>
      </w:r>
      <w:r>
        <w:rPr>
          <w:lang w:val="es-ES_tradnl"/>
        </w:rPr>
        <w:t>_Vegetabels_and_Seasonal_Work-Harran-2010</w:t>
      </w:r>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9"/>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r>
        <w:rPr>
          <w:lang w:val="en-US"/>
        </w:rPr>
        <w:t>Urfa-024</w:t>
      </w:r>
      <w:r w:rsidR="00411DAB">
        <w:rPr>
          <w:lang w:val="en-US"/>
        </w:rPr>
        <w:t>b</w:t>
      </w:r>
      <w:r>
        <w:rPr>
          <w:lang w:val="en-US"/>
        </w:rPr>
        <w:t>_Vegetabels_and_Seasonal_Work-Harran-2010</w:t>
      </w:r>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yiduggūn al-… yihawwūn al… al-panǧaṛ yirūḥūn b-al-qamyōnāt b-al-qamyōnāt yōm-in yirūḥūn ʕa-ṭ-ṭarīg yisawwūn qaza, al-qamyūn yōm-in yinǧilib yimūtūn ṯalāṯīn arbaʕīn wāḥad. huṃṃa w ʕaǧāwīn-</w:t>
            </w:r>
            <w:r w:rsidRPr="00A714A3">
              <w:rPr>
                <w:color w:val="00B050"/>
              </w:rPr>
              <w:lastRenderedPageBreak/>
              <w:t xml:space="preserve">hum. </w:t>
            </w:r>
          </w:p>
        </w:tc>
        <w:tc>
          <w:tcPr>
            <w:tcW w:w="4252" w:type="dxa"/>
          </w:tcPr>
          <w:p w14:paraId="6648E5B7" w14:textId="4495CCCF" w:rsidR="00775D04" w:rsidRDefault="00775D04" w:rsidP="00775D04">
            <w:r>
              <w:lastRenderedPageBreak/>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18" w:name="_Hlk131069557"/>
            <w:r w:rsidRPr="00A714A3">
              <w:rPr>
                <w:color w:val="00B050"/>
              </w:rPr>
              <w:t>al-atabōs daha güvenliy</w:t>
            </w:r>
            <w:bookmarkEnd w:id="18"/>
            <w:r w:rsidRPr="00A714A3">
              <w:rPr>
                <w:color w:val="00B050"/>
              </w:rPr>
              <w:t xml:space="preserve">, </w:t>
            </w:r>
            <w:bookmarkStart w:id="19" w:name="_Hlk131074242"/>
            <w:r w:rsidRPr="00A714A3">
              <w:rPr>
                <w:color w:val="00B050"/>
              </w:rPr>
              <w:t>daha emniyetliy</w:t>
            </w:r>
            <w:bookmarkEnd w:id="19"/>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10"/>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0" w:name="_Hlk131069566"/>
            <w:r w:rsidRPr="00A714A3">
              <w:rPr>
                <w:color w:val="00B050"/>
              </w:rPr>
              <w:t>the bus is more reliable</w:t>
            </w:r>
            <w:bookmarkEnd w:id="20"/>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 xml:space="preserve">yduggūn qazma yāxḏūn yōmiyye ʕišrīn ṯalāṯīn malyūn, lēṛa, al-wāḥad al-ʕēle čam wāḥad yištaġlūn ʕašṛa yōmīt-hum mītēn waraga mītēn w-xamsīn ʕala mǝṭraḥ aš-šuġul, aš-šuġul yōm-in šuġul kaṯīr w-māmiš ḥade al-yōmiyye qālye. </w:t>
            </w:r>
          </w:p>
        </w:tc>
        <w:tc>
          <w:tcPr>
            <w:tcW w:w="4252" w:type="dxa"/>
          </w:tcPr>
          <w:p w14:paraId="2E33CC42" w14:textId="3586C1B5" w:rsidR="00775D04" w:rsidRDefault="00775D04" w:rsidP="00775D04">
            <w:r w:rsidRPr="00252BC6">
              <w:rPr>
                <w:color w:val="00B050"/>
              </w:rPr>
              <w:t>When they work with the hoe their daily wage is ten to thirty million Lira; for one person; a family, according to how many there are working, they (earn) 200 Lira when they are ten. Or 250, it depends on the 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w:t>
            </w:r>
            <w:r w:rsidRPr="00252BC6">
              <w:rPr>
                <w:color w:val="00B050"/>
              </w:rPr>
              <w:lastRenderedPageBreak/>
              <w:t xml:space="preserve">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lastRenderedPageBreak/>
              <w:t xml:space="preserve">The one who has no son… – Do they return </w:t>
            </w:r>
            <w:r w:rsidRPr="00252BC6">
              <w:rPr>
                <w:color w:val="00B050"/>
              </w:rPr>
              <w:lastRenderedPageBreak/>
              <w:t>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lastRenderedPageBreak/>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t>For the family is… but here they do not have expenses, 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w:t>
            </w:r>
            <w:r w:rsidRPr="00252BC6">
              <w:rPr>
                <w:color w:val="00B050"/>
              </w:rPr>
              <w:lastRenderedPageBreak/>
              <w:t xml:space="preserve">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lastRenderedPageBreak/>
              <w:t xml:space="preserve">The one who owns a car, a motorcar, the one </w:t>
            </w:r>
            <w:r w:rsidRPr="00252BC6">
              <w:rPr>
                <w:color w:val="00B050"/>
              </w:rPr>
              <w:lastRenderedPageBreak/>
              <w:t>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lastRenderedPageBreak/>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1"/>
            </w:r>
            <w:r w:rsidRPr="00252BC6">
              <w:rPr>
                <w:color w:val="00B050"/>
              </w:rPr>
              <w:t xml:space="preserve"> we bought it for one Lira and 30 Kuruş, because it is diesel from Syria. That means it is 70,000 (old Liras) or even one (new) Lira cheaper than in Urfa. </w:t>
            </w:r>
          </w:p>
        </w:tc>
      </w:tr>
      <w:tr w:rsidR="00775D04" w14:paraId="72B24884" w14:textId="77777777">
        <w:tc>
          <w:tcPr>
            <w:tcW w:w="849" w:type="dxa"/>
          </w:tcPr>
          <w:p w14:paraId="20CB1374" w14:textId="6F6808F9" w:rsidR="00775D04" w:rsidRDefault="00775D04" w:rsidP="00775D04">
            <w:r>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lastRenderedPageBreak/>
              <w:t>for tax.</w:t>
            </w:r>
          </w:p>
        </w:tc>
      </w:tr>
      <w:tr w:rsidR="00775D04" w14:paraId="245497E4" w14:textId="77777777">
        <w:tc>
          <w:tcPr>
            <w:tcW w:w="849" w:type="dxa"/>
          </w:tcPr>
          <w:p w14:paraId="59DFE3C2" w14:textId="6DB1F9D1" w:rsidR="00775D04" w:rsidRDefault="00775D04" w:rsidP="00775D04">
            <w:r>
              <w:lastRenderedPageBreak/>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1" w:name="_Hlk131069589"/>
            <w:r w:rsidRPr="00E130A1">
              <w:rPr>
                <w:color w:val="00B050"/>
              </w:rPr>
              <w:t>in ḥaṭṭēt bī-he laḥam zād (ᵊtgūl) mā tgul-lak ʕāfiye</w:t>
            </w:r>
            <w:bookmarkEnd w:id="21"/>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2" w:name="_Hlk131069601"/>
            <w:r w:rsidRPr="00E130A1">
              <w:rPr>
                <w:color w:val="00B050"/>
              </w:rPr>
              <w:t xml:space="preserve">if you put more meat in it, it does not say thanks. </w:t>
            </w:r>
            <w:bookmarkEnd w:id="22"/>
            <w:r w:rsidRPr="00E130A1">
              <w:rPr>
                <w:color w:val="00B050"/>
              </w:rPr>
              <w:t>And if you put bread in it, it does not say thanks, and if you put aubergines in it either. Whatever you put in it, it just eats it, 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r>
        <w:rPr>
          <w:lang w:val="en-US"/>
        </w:rPr>
        <w:lastRenderedPageBreak/>
        <w:t>Urfa-027_Cultivation-Harran-2010</w:t>
      </w:r>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r>
        <w:rPr>
          <w:lang w:val="en-US"/>
        </w:rPr>
        <w:t>Urfa-029_Smoking-Harran-2010</w:t>
      </w:r>
    </w:p>
    <w:p w14:paraId="17A980B7" w14:textId="77777777" w:rsidR="00BA3E7A" w:rsidRDefault="00BA3E7A" w:rsidP="00BA3E7A">
      <w:bookmarkStart w:id="23" w:name="_Toc92633928"/>
      <w:r>
        <w:t>Ğōšo Ünalan - (1914-2012) and other members of the family.</w:t>
      </w:r>
    </w:p>
    <w:p w14:paraId="5CBB9BC2" w14:textId="77777777" w:rsidR="00BA3E7A" w:rsidRPr="00D777C4" w:rsidRDefault="00BA3E7A" w:rsidP="00BA3E7A">
      <w:r w:rsidRPr="00D777C4">
        <w:t>In the village of Maḥāwi</w:t>
      </w:r>
      <w:bookmarkEnd w:id="23"/>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r>
        <w:rPr>
          <w:lang w:val="en-US"/>
        </w:rPr>
        <w:t>Urfa-033_Sheikh_Nifil-Harran-2010</w:t>
      </w:r>
    </w:p>
    <w:p w14:paraId="5F984FD3" w14:textId="77777777" w:rsidR="00BA3E7A" w:rsidRPr="00BF0E5E" w:rsidRDefault="00BA3E7A" w:rsidP="00BA3E7A">
      <w:pPr>
        <w:pStyle w:val="List"/>
        <w:rPr>
          <w:noProof/>
          <w:lang w:val="en-US"/>
        </w:rPr>
      </w:pPr>
      <w:bookmarkStart w:id="24" w:name="_Toc122368682"/>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25" w:name="_Hlk132640102"/>
            <w:r w:rsidRPr="00D00EF1">
              <w:rPr>
                <w:color w:val="00B050"/>
                <w:lang w:val="en-US"/>
              </w:rPr>
              <w:t xml:space="preserve">rāčib </w:t>
            </w:r>
            <w:bookmarkEnd w:id="25"/>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2"/>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r>
        <w:rPr>
          <w:iCs w:val="0"/>
          <w:lang w:val="en-US"/>
        </w:rPr>
        <w:t>Urfa-034_Liquorice-Harran-2010</w:t>
      </w:r>
      <w:r>
        <w:rPr>
          <w:i/>
          <w:lang w:val="en-US"/>
        </w:rPr>
        <w:t xml:space="preserve"> </w:t>
      </w:r>
      <w:r>
        <w:rPr>
          <w:lang w:val="en-US"/>
        </w:rPr>
        <w:t>[published in M. Klimiuk 2021]]</w:t>
      </w:r>
      <w:bookmarkEnd w:id="24"/>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3"/>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4"/>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r>
        <w:t>Urfa-042_Hospitality-Harran-2010</w:t>
      </w:r>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26" w:name="_Hlk131069696"/>
            <w:r w:rsidRPr="004F536E">
              <w:rPr>
                <w:color w:val="00B050"/>
                <w:lang w:val="en-US"/>
              </w:rPr>
              <w:t>in ṣāraw zōd in ǧāw al-xuṭṭār zōd, zād yiǧūn zōd taḥmīnen</w:t>
            </w:r>
            <w:bookmarkEnd w:id="26"/>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27" w:name="_Hlk131069704"/>
            <w:r w:rsidRPr="004F536E">
              <w:rPr>
                <w:color w:val="00B050"/>
              </w:rPr>
              <w:t>If more (people) come, more guests; there will come more”, he said, “probably more than that will come.”</w:t>
            </w:r>
            <w:bookmarkEnd w:id="27"/>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28" w:name="_Hlk132715929"/>
            <w:r w:rsidRPr="004F536E">
              <w:rPr>
                <w:color w:val="00B050"/>
                <w:lang w:val="en-US"/>
              </w:rPr>
              <w:t xml:space="preserve">čam </w:t>
            </w:r>
            <w:bookmarkEnd w:id="28"/>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5"/>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29" w:name="_Hlk133328170"/>
            <w:r w:rsidRPr="004F536E">
              <w:rPr>
                <w:color w:val="00B050"/>
                <w:lang w:val="en-US"/>
              </w:rPr>
              <w:t xml:space="preserve">ʕa-l-bōš </w:t>
            </w:r>
            <w:bookmarkEnd w:id="29"/>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0" w:name="_Hlk132905500"/>
            <w:r w:rsidRPr="00AB547D">
              <w:rPr>
                <w:color w:val="00B050"/>
                <w:lang w:val="en-US"/>
              </w:rPr>
              <w:t>ḏ̣</w:t>
            </w:r>
            <w:bookmarkEnd w:id="30"/>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1" w:name="_Hlk131074306"/>
            <w:r w:rsidRPr="00012A0D">
              <w:rPr>
                <w:color w:val="00B050"/>
                <w:lang w:val="en-US"/>
              </w:rPr>
              <w:t>amma in ǧī zēn ᵊnḥəbb-u daha fazla nḥəbb-u</w:t>
            </w:r>
            <w:bookmarkEnd w:id="31"/>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2" w:name="_Hlk131074405"/>
            <w:r w:rsidRPr="00012A0D">
              <w:rPr>
                <w:color w:val="00B050"/>
                <w:lang w:val="en-US" w:bidi="ar-OM"/>
              </w:rPr>
              <w:t>But if he converts, it is good, we would like him, we would like him more</w:t>
            </w:r>
            <w:bookmarkEnd w:id="32"/>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r>
        <w:t>Urfa-043_Truffle-Harran-2010</w:t>
      </w:r>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763CEC">
        <w:tc>
          <w:tcPr>
            <w:tcW w:w="533" w:type="dxa"/>
          </w:tcPr>
          <w:p w14:paraId="63123C87" w14:textId="77777777" w:rsidR="008F630C" w:rsidRPr="002B32BF" w:rsidRDefault="008F630C" w:rsidP="00763CEC">
            <w:pPr>
              <w:rPr>
                <w:color w:val="00B050"/>
              </w:rPr>
            </w:pPr>
            <w:r>
              <w:rPr>
                <w:color w:val="00B050"/>
              </w:rPr>
              <w:t>1.</w:t>
            </w:r>
          </w:p>
        </w:tc>
        <w:tc>
          <w:tcPr>
            <w:tcW w:w="3866"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106"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6"/>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763CEC">
        <w:tc>
          <w:tcPr>
            <w:tcW w:w="533" w:type="dxa"/>
          </w:tcPr>
          <w:p w14:paraId="15516CD4" w14:textId="77777777" w:rsidR="008F630C" w:rsidRPr="00FE0998" w:rsidRDefault="008F630C" w:rsidP="00763CEC">
            <w:pPr>
              <w:rPr>
                <w:color w:val="00B050"/>
                <w:lang w:val="de-DE"/>
              </w:rPr>
            </w:pPr>
            <w:r>
              <w:rPr>
                <w:color w:val="00B050"/>
                <w:lang w:val="de-DE"/>
              </w:rPr>
              <w:t>2.</w:t>
            </w:r>
          </w:p>
        </w:tc>
        <w:tc>
          <w:tcPr>
            <w:tcW w:w="3866"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106"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763CEC">
        <w:tc>
          <w:tcPr>
            <w:tcW w:w="533" w:type="dxa"/>
          </w:tcPr>
          <w:p w14:paraId="45BB85D2" w14:textId="77777777" w:rsidR="008F630C" w:rsidRPr="00EA7E33" w:rsidRDefault="008F630C" w:rsidP="00763CEC">
            <w:pPr>
              <w:rPr>
                <w:color w:val="00B050"/>
                <w:lang w:val="de-DE"/>
              </w:rPr>
            </w:pPr>
            <w:r>
              <w:rPr>
                <w:color w:val="00B050"/>
                <w:lang w:val="de-DE"/>
              </w:rPr>
              <w:t>3.</w:t>
            </w:r>
          </w:p>
        </w:tc>
        <w:tc>
          <w:tcPr>
            <w:tcW w:w="3866"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106"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763CEC">
        <w:tc>
          <w:tcPr>
            <w:tcW w:w="533" w:type="dxa"/>
          </w:tcPr>
          <w:p w14:paraId="1056B01E" w14:textId="77777777" w:rsidR="008F630C" w:rsidRPr="00C54F26" w:rsidRDefault="008F630C" w:rsidP="00763CEC">
            <w:pPr>
              <w:rPr>
                <w:color w:val="00B050"/>
                <w:lang w:val="de-DE"/>
              </w:rPr>
            </w:pPr>
            <w:r>
              <w:rPr>
                <w:color w:val="00B050"/>
                <w:lang w:val="de-DE"/>
              </w:rPr>
              <w:t>4.</w:t>
            </w:r>
          </w:p>
        </w:tc>
        <w:tc>
          <w:tcPr>
            <w:tcW w:w="3866"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106"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763CEC">
        <w:tc>
          <w:tcPr>
            <w:tcW w:w="533" w:type="dxa"/>
          </w:tcPr>
          <w:p w14:paraId="1830D0C5" w14:textId="77777777" w:rsidR="008F630C" w:rsidRPr="00EA7E33" w:rsidRDefault="008F630C" w:rsidP="00763CEC">
            <w:pPr>
              <w:rPr>
                <w:color w:val="00B050"/>
                <w:lang w:val="de-DE"/>
              </w:rPr>
            </w:pPr>
            <w:r>
              <w:rPr>
                <w:color w:val="00B050"/>
                <w:lang w:val="de-DE"/>
              </w:rPr>
              <w:lastRenderedPageBreak/>
              <w:t>5.</w:t>
            </w:r>
          </w:p>
        </w:tc>
        <w:tc>
          <w:tcPr>
            <w:tcW w:w="3866"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106"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763CEC">
        <w:tc>
          <w:tcPr>
            <w:tcW w:w="533" w:type="dxa"/>
          </w:tcPr>
          <w:p w14:paraId="350DF7F8" w14:textId="77777777" w:rsidR="008F630C" w:rsidRPr="00C54F26" w:rsidRDefault="008F630C" w:rsidP="00763CEC">
            <w:pPr>
              <w:rPr>
                <w:color w:val="00B050"/>
                <w:lang w:val="de-DE"/>
              </w:rPr>
            </w:pPr>
            <w:r>
              <w:rPr>
                <w:color w:val="00B050"/>
                <w:lang w:val="de-DE"/>
              </w:rPr>
              <w:t>6.</w:t>
            </w:r>
          </w:p>
        </w:tc>
        <w:tc>
          <w:tcPr>
            <w:tcW w:w="3866"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106"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763CEC">
        <w:tc>
          <w:tcPr>
            <w:tcW w:w="533" w:type="dxa"/>
          </w:tcPr>
          <w:p w14:paraId="738A3D26" w14:textId="77777777" w:rsidR="008F630C" w:rsidRPr="00C54F26" w:rsidRDefault="008F630C" w:rsidP="00763CEC">
            <w:pPr>
              <w:rPr>
                <w:color w:val="00B050"/>
                <w:lang w:val="de-DE"/>
              </w:rPr>
            </w:pPr>
            <w:r>
              <w:rPr>
                <w:color w:val="00B050"/>
                <w:lang w:val="de-DE"/>
              </w:rPr>
              <w:t>7.</w:t>
            </w:r>
          </w:p>
        </w:tc>
        <w:tc>
          <w:tcPr>
            <w:tcW w:w="3866"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106"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7"/>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763CEC">
        <w:tc>
          <w:tcPr>
            <w:tcW w:w="533" w:type="dxa"/>
          </w:tcPr>
          <w:p w14:paraId="522FCAA9" w14:textId="77777777" w:rsidR="008F630C" w:rsidRPr="00EA7E33" w:rsidRDefault="008F630C" w:rsidP="00763CEC">
            <w:pPr>
              <w:rPr>
                <w:color w:val="00B050"/>
              </w:rPr>
            </w:pPr>
            <w:r>
              <w:rPr>
                <w:color w:val="00B050"/>
              </w:rPr>
              <w:t>8.</w:t>
            </w:r>
          </w:p>
        </w:tc>
        <w:tc>
          <w:tcPr>
            <w:tcW w:w="3866"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106"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763CEC">
        <w:tc>
          <w:tcPr>
            <w:tcW w:w="533" w:type="dxa"/>
          </w:tcPr>
          <w:p w14:paraId="55C80F75" w14:textId="77777777" w:rsidR="008F630C" w:rsidRPr="00C54F26" w:rsidRDefault="008F630C" w:rsidP="00763CEC">
            <w:pPr>
              <w:rPr>
                <w:color w:val="00B050"/>
                <w:lang w:val="de-DE"/>
              </w:rPr>
            </w:pPr>
            <w:r>
              <w:rPr>
                <w:color w:val="00B050"/>
                <w:lang w:val="de-DE"/>
              </w:rPr>
              <w:t>9.</w:t>
            </w:r>
          </w:p>
        </w:tc>
        <w:tc>
          <w:tcPr>
            <w:tcW w:w="3866"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106"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763CEC">
        <w:tc>
          <w:tcPr>
            <w:tcW w:w="533" w:type="dxa"/>
          </w:tcPr>
          <w:p w14:paraId="4D059F5A" w14:textId="77777777" w:rsidR="008F630C" w:rsidRPr="00C54F26" w:rsidRDefault="008F630C" w:rsidP="00763CEC">
            <w:pPr>
              <w:rPr>
                <w:color w:val="00B050"/>
                <w:lang w:val="de-DE"/>
              </w:rPr>
            </w:pPr>
            <w:r>
              <w:rPr>
                <w:color w:val="00B050"/>
                <w:lang w:val="de-DE"/>
              </w:rPr>
              <w:t>10.</w:t>
            </w:r>
          </w:p>
        </w:tc>
        <w:tc>
          <w:tcPr>
            <w:tcW w:w="3866"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106"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763CEC">
        <w:tc>
          <w:tcPr>
            <w:tcW w:w="533"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3866"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33" w:name="_Hlk132715982"/>
            <w:r w:rsidRPr="00C54F26">
              <w:rPr>
                <w:color w:val="00B050"/>
                <w:lang w:val="de-DE"/>
              </w:rPr>
              <w:t>čalēna</w:t>
            </w:r>
            <w:bookmarkEnd w:id="33"/>
            <w:r w:rsidRPr="00C54F26">
              <w:rPr>
                <w:color w:val="00B050"/>
                <w:lang w:val="de-DE"/>
              </w:rPr>
              <w:t xml:space="preserve">, kabāb-u āni mā </w:t>
            </w:r>
            <w:bookmarkStart w:id="34" w:name="_Hlk132715987"/>
            <w:r w:rsidRPr="00C54F26">
              <w:rPr>
                <w:color w:val="00B050"/>
                <w:lang w:val="de-DE"/>
              </w:rPr>
              <w:t>čalēt-u</w:t>
            </w:r>
            <w:bookmarkEnd w:id="34"/>
            <w:r w:rsidRPr="00C54F26">
              <w:rPr>
                <w:color w:val="00B050"/>
                <w:lang w:val="de-DE"/>
              </w:rPr>
              <w:t xml:space="preserve">. </w:t>
            </w:r>
          </w:p>
        </w:tc>
        <w:tc>
          <w:tcPr>
            <w:tcW w:w="4106"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763CEC">
        <w:tc>
          <w:tcPr>
            <w:tcW w:w="533" w:type="dxa"/>
          </w:tcPr>
          <w:p w14:paraId="72A3A8A7" w14:textId="77777777" w:rsidR="008F630C" w:rsidRPr="00C54F26" w:rsidRDefault="008F630C" w:rsidP="00763CEC">
            <w:pPr>
              <w:rPr>
                <w:color w:val="00B050"/>
                <w:lang w:val="de-DE"/>
              </w:rPr>
            </w:pPr>
            <w:r>
              <w:rPr>
                <w:color w:val="00B050"/>
                <w:lang w:val="de-DE"/>
              </w:rPr>
              <w:t>12.</w:t>
            </w:r>
          </w:p>
        </w:tc>
        <w:tc>
          <w:tcPr>
            <w:tcW w:w="3866"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106"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763CEC">
        <w:tc>
          <w:tcPr>
            <w:tcW w:w="533" w:type="dxa"/>
          </w:tcPr>
          <w:p w14:paraId="75898245" w14:textId="77777777" w:rsidR="008F630C" w:rsidRPr="00C54F26" w:rsidRDefault="008F630C" w:rsidP="00763CEC">
            <w:pPr>
              <w:rPr>
                <w:color w:val="00B050"/>
                <w:lang w:val="de-DE"/>
              </w:rPr>
            </w:pPr>
            <w:r>
              <w:rPr>
                <w:color w:val="00B050"/>
                <w:lang w:val="de-DE"/>
              </w:rPr>
              <w:t>13.</w:t>
            </w:r>
          </w:p>
        </w:tc>
        <w:tc>
          <w:tcPr>
            <w:tcW w:w="3866"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106"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F630C" w:rsidRPr="006A55D3" w14:paraId="7F33DA63" w14:textId="77777777" w:rsidTr="00763CEC">
        <w:tc>
          <w:tcPr>
            <w:tcW w:w="533" w:type="dxa"/>
          </w:tcPr>
          <w:p w14:paraId="2EEC042C" w14:textId="77777777" w:rsidR="008F630C" w:rsidRPr="00C54F26" w:rsidRDefault="008F630C" w:rsidP="00763CEC">
            <w:pPr>
              <w:rPr>
                <w:color w:val="1F497D" w:themeColor="text2"/>
                <w:szCs w:val="21"/>
                <w:lang w:val="de-DE"/>
              </w:rPr>
            </w:pPr>
            <w:r>
              <w:rPr>
                <w:color w:val="1F497D" w:themeColor="text2"/>
                <w:szCs w:val="21"/>
                <w:lang w:val="de-DE"/>
              </w:rPr>
              <w:t>14.</w:t>
            </w:r>
          </w:p>
        </w:tc>
        <w:tc>
          <w:tcPr>
            <w:tcW w:w="3866" w:type="dxa"/>
          </w:tcPr>
          <w:p w14:paraId="2F68D15F" w14:textId="77777777" w:rsidR="008F630C" w:rsidRPr="00C54F26" w:rsidRDefault="008F630C" w:rsidP="00763CEC">
            <w:pPr>
              <w:rPr>
                <w:color w:val="1F497D" w:themeColor="text2"/>
                <w:szCs w:val="21"/>
                <w:lang w:val="de-DE"/>
              </w:rPr>
            </w:pPr>
            <w:r w:rsidRPr="00C54F26">
              <w:rPr>
                <w:color w:val="1F497D" w:themeColor="text2"/>
                <w:szCs w:val="21"/>
                <w:lang w:val="de-DE"/>
              </w:rPr>
              <w:t>Maḥmūd: ač-čime hāḏa maw</w:t>
            </w:r>
            <w:r w:rsidRPr="00C54F26">
              <w:rPr>
                <w:color w:val="1F497D" w:themeColor="text2"/>
                <w:szCs w:val="21"/>
                <w:lang w:val="de-DE"/>
              </w:rPr>
              <w:softHyphen/>
              <w:t>sim awwal aš-šite. iḏa kān ṣār mǝṭar ʕal-haḏāk aǧ-ǧibal, hāḏa barakt al-arḏ̣, barakt al-gāʕ.</w:t>
            </w:r>
          </w:p>
        </w:tc>
        <w:tc>
          <w:tcPr>
            <w:tcW w:w="4106" w:type="dxa"/>
          </w:tcPr>
          <w:p w14:paraId="6334E4A1" w14:textId="77777777" w:rsidR="008F630C" w:rsidRPr="006A55D3" w:rsidRDefault="008F630C" w:rsidP="00763CEC">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F630C" w:rsidRPr="006A55D3" w14:paraId="3F918094" w14:textId="77777777" w:rsidTr="00763CEC">
        <w:tc>
          <w:tcPr>
            <w:tcW w:w="533" w:type="dxa"/>
          </w:tcPr>
          <w:p w14:paraId="034E095F" w14:textId="77777777" w:rsidR="008F630C" w:rsidRPr="00C54F26" w:rsidRDefault="008F630C" w:rsidP="00763CEC">
            <w:pPr>
              <w:rPr>
                <w:color w:val="1F497D" w:themeColor="text2"/>
                <w:szCs w:val="21"/>
                <w:lang w:val="de-DE"/>
              </w:rPr>
            </w:pPr>
            <w:r>
              <w:rPr>
                <w:color w:val="1F497D" w:themeColor="text2"/>
                <w:szCs w:val="21"/>
                <w:lang w:val="de-DE"/>
              </w:rPr>
              <w:t>15.</w:t>
            </w:r>
          </w:p>
        </w:tc>
        <w:tc>
          <w:tcPr>
            <w:tcW w:w="3866" w:type="dxa"/>
          </w:tcPr>
          <w:p w14:paraId="63CA294C" w14:textId="77777777" w:rsidR="008F630C" w:rsidRPr="00C54F26" w:rsidRDefault="008F630C" w:rsidP="00763CEC">
            <w:pPr>
              <w:rPr>
                <w:color w:val="1F497D" w:themeColor="text2"/>
                <w:szCs w:val="21"/>
                <w:lang w:val="de-DE"/>
              </w:rPr>
            </w:pPr>
            <w:r w:rsidRPr="00C54F26">
              <w:rPr>
                <w:color w:val="1F497D" w:themeColor="text2"/>
                <w:szCs w:val="21"/>
                <w:lang w:val="de-DE"/>
              </w:rPr>
              <w:t>yōm-inn-u yṣīr b-ar-rabīʕ [rabīḥ] hā</w:t>
            </w:r>
            <w:r w:rsidRPr="00C54F26">
              <w:rPr>
                <w:color w:val="1F497D" w:themeColor="text2"/>
                <w:szCs w:val="21"/>
                <w:lang w:val="de-DE"/>
              </w:rPr>
              <w:softHyphen/>
              <w:t>ḏa barakt al-gāʕ, nʕarif al-mawsim yṣīr zēn, al-mawsim ar-rizig yṣīr zōd. min hāk ač-čime hāḏa ač-čime.</w:t>
            </w:r>
          </w:p>
        </w:tc>
        <w:tc>
          <w:tcPr>
            <w:tcW w:w="4106" w:type="dxa"/>
          </w:tcPr>
          <w:p w14:paraId="5D9F33C2" w14:textId="77777777" w:rsidR="008F630C" w:rsidRPr="006A55D3" w:rsidRDefault="008F630C" w:rsidP="00763CEC">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F630C" w:rsidRPr="006A55D3" w14:paraId="4B4DF337" w14:textId="77777777" w:rsidTr="00763CEC">
        <w:tc>
          <w:tcPr>
            <w:tcW w:w="533" w:type="dxa"/>
          </w:tcPr>
          <w:p w14:paraId="4BFE8535" w14:textId="77777777" w:rsidR="008F630C" w:rsidRPr="00C54F26" w:rsidRDefault="008F630C" w:rsidP="00763CEC">
            <w:pPr>
              <w:rPr>
                <w:color w:val="1F497D" w:themeColor="text2"/>
                <w:szCs w:val="21"/>
                <w:lang w:val="de-DE"/>
              </w:rPr>
            </w:pPr>
            <w:r>
              <w:rPr>
                <w:color w:val="1F497D" w:themeColor="text2"/>
                <w:szCs w:val="21"/>
                <w:lang w:val="de-DE"/>
              </w:rPr>
              <w:t>16.</w:t>
            </w:r>
          </w:p>
        </w:tc>
        <w:tc>
          <w:tcPr>
            <w:tcW w:w="3866" w:type="dxa"/>
          </w:tcPr>
          <w:p w14:paraId="7E491B1E" w14:textId="77777777" w:rsidR="008F630C" w:rsidRPr="00C54F26" w:rsidRDefault="008F630C" w:rsidP="00763CEC">
            <w:pPr>
              <w:rPr>
                <w:color w:val="1F497D" w:themeColor="text2"/>
                <w:szCs w:val="21"/>
                <w:lang w:val="de-DE"/>
              </w:rPr>
            </w:pPr>
            <w:r w:rsidRPr="00C54F26">
              <w:rPr>
                <w:color w:val="1F497D" w:themeColor="text2"/>
                <w:szCs w:val="21"/>
                <w:lang w:val="de-DE"/>
              </w:rPr>
              <w:t xml:space="preserve">hāḏa awwali, awwali māmin baṭāṭa hāḏe fāṣūlīye mā_dri šinu māmin. – </w:t>
            </w:r>
            <w:r w:rsidRPr="00C54F26">
              <w:rPr>
                <w:color w:val="1F497D" w:themeColor="text2"/>
                <w:lang w:val="de-DE"/>
              </w:rPr>
              <w:t xml:space="preserve">SP: </w:t>
            </w:r>
            <w:r w:rsidRPr="00C54F26">
              <w:rPr>
                <w:color w:val="1F497D" w:themeColor="text2"/>
                <w:szCs w:val="21"/>
                <w:lang w:val="de-DE"/>
              </w:rPr>
              <w:t>māmin – māmin hāḏa, hāḏa yāklūn-u, al-mille tākl-u barḏ̣ al-laḥam yaʕni barḏ̣ al-laḥam.</w:t>
            </w:r>
          </w:p>
        </w:tc>
        <w:tc>
          <w:tcPr>
            <w:tcW w:w="4106" w:type="dxa"/>
          </w:tcPr>
          <w:p w14:paraId="55A23812" w14:textId="77777777" w:rsidR="008F630C" w:rsidRPr="006A55D3" w:rsidRDefault="008F630C" w:rsidP="00763CEC">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F630C" w:rsidRPr="006A55D3" w14:paraId="66D55BF3" w14:textId="77777777" w:rsidTr="00763CEC">
        <w:tc>
          <w:tcPr>
            <w:tcW w:w="533" w:type="dxa"/>
          </w:tcPr>
          <w:p w14:paraId="0878554F" w14:textId="77777777" w:rsidR="008F630C" w:rsidRPr="00DD1C63" w:rsidRDefault="008F630C" w:rsidP="00763CEC">
            <w:pPr>
              <w:rPr>
                <w:color w:val="1F497D" w:themeColor="text2"/>
                <w:lang w:val="de-DE"/>
              </w:rPr>
            </w:pPr>
            <w:r>
              <w:rPr>
                <w:color w:val="1F497D" w:themeColor="text2"/>
                <w:lang w:val="de-DE"/>
              </w:rPr>
              <w:t>17.</w:t>
            </w:r>
          </w:p>
        </w:tc>
        <w:tc>
          <w:tcPr>
            <w:tcW w:w="3866" w:type="dxa"/>
          </w:tcPr>
          <w:p w14:paraId="0B6D6064" w14:textId="77777777" w:rsidR="008F630C" w:rsidRPr="00DD1C63" w:rsidRDefault="008F630C" w:rsidP="00763CEC">
            <w:pPr>
              <w:rPr>
                <w:color w:val="1F497D" w:themeColor="text2"/>
                <w:lang w:val="de-DE"/>
              </w:rPr>
            </w:pPr>
            <w:r w:rsidRPr="00DD1C63">
              <w:rPr>
                <w:color w:val="1F497D" w:themeColor="text2"/>
                <w:lang w:val="de-DE"/>
              </w:rPr>
              <w:t xml:space="preserve">barḏ̣ al-laḥam yāklūn-u, yaʕni čiṯīr malīḥ hū, kwayyis, čiṯīr zēn. ṭʕamt-u flān zēn. </w:t>
            </w:r>
          </w:p>
        </w:tc>
        <w:tc>
          <w:tcPr>
            <w:tcW w:w="4106" w:type="dxa"/>
          </w:tcPr>
          <w:p w14:paraId="7E1781A4" w14:textId="77777777" w:rsidR="008F630C" w:rsidRPr="006A55D3" w:rsidRDefault="008F630C" w:rsidP="00763CEC">
            <w:pPr>
              <w:rPr>
                <w:lang w:val="de-AT"/>
              </w:rPr>
            </w:pPr>
            <w:r w:rsidRPr="006A55D3">
              <w:rPr>
                <w:lang w:val="de-AT"/>
              </w:rPr>
              <w:t>Man aß sie anstelle von Fleisch, also sie sind sehr gut, ganz ausge</w:t>
            </w:r>
            <w:r w:rsidRPr="006A55D3">
              <w:rPr>
                <w:lang w:val="de-AT"/>
              </w:rPr>
              <w:softHyphen/>
              <w:t>zeichnet, ihr Geschmack ist gut.</w:t>
            </w:r>
          </w:p>
        </w:tc>
      </w:tr>
      <w:tr w:rsidR="008F630C" w:rsidRPr="006A55D3" w14:paraId="029849AE" w14:textId="77777777" w:rsidTr="00763CEC">
        <w:tc>
          <w:tcPr>
            <w:tcW w:w="533" w:type="dxa"/>
          </w:tcPr>
          <w:p w14:paraId="22355E5C" w14:textId="77777777" w:rsidR="008F630C" w:rsidRPr="00DD1C63" w:rsidRDefault="008F630C" w:rsidP="00763CEC">
            <w:pPr>
              <w:rPr>
                <w:color w:val="1F497D" w:themeColor="text2"/>
                <w:lang w:val="de-DE"/>
              </w:rPr>
            </w:pPr>
            <w:r>
              <w:rPr>
                <w:color w:val="1F497D" w:themeColor="text2"/>
                <w:lang w:val="de-DE"/>
              </w:rPr>
              <w:t>18.</w:t>
            </w:r>
          </w:p>
        </w:tc>
        <w:tc>
          <w:tcPr>
            <w:tcW w:w="3866" w:type="dxa"/>
          </w:tcPr>
          <w:p w14:paraId="7471A42B" w14:textId="77777777" w:rsidR="008F630C" w:rsidRPr="00DD1C63" w:rsidRDefault="008F630C" w:rsidP="00763CEC">
            <w:pPr>
              <w:rPr>
                <w:color w:val="1F497D" w:themeColor="text2"/>
                <w:lang w:val="de-DE"/>
              </w:rPr>
            </w:pPr>
            <w:r w:rsidRPr="00DD1C63">
              <w:rPr>
                <w:color w:val="1F497D" w:themeColor="text2"/>
                <w:lang w:val="de-DE"/>
              </w:rPr>
              <w:t>hāḏa ha-š-šakil hāḏa, yā xōǧe, ytaqassal b-al-mayy, naḏ̣īf, mā yḏ̣all bī ḥaǧar [– hāḏi bnayyit-ne Amīna –] yqasslūn-u b-al-mayy, zēn ytaqassal b-al-mayy, w-ǝlǝx su… mayyt-in dāfye.</w:t>
            </w:r>
          </w:p>
        </w:tc>
        <w:tc>
          <w:tcPr>
            <w:tcW w:w="4106" w:type="dxa"/>
          </w:tcPr>
          <w:p w14:paraId="46B40107" w14:textId="77777777" w:rsidR="008F630C" w:rsidRPr="006A55D3" w:rsidRDefault="008F630C" w:rsidP="00763CEC">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F630C" w:rsidRPr="006A55D3" w14:paraId="7F38E2FF" w14:textId="77777777" w:rsidTr="00763CEC">
        <w:tc>
          <w:tcPr>
            <w:tcW w:w="533" w:type="dxa"/>
          </w:tcPr>
          <w:p w14:paraId="274F4D69" w14:textId="77777777" w:rsidR="008F630C" w:rsidRPr="00C54F26" w:rsidRDefault="008F630C" w:rsidP="00763CEC">
            <w:pPr>
              <w:rPr>
                <w:color w:val="1F497D" w:themeColor="text2"/>
                <w:lang w:val="de-DE"/>
              </w:rPr>
            </w:pPr>
            <w:r>
              <w:rPr>
                <w:color w:val="1F497D" w:themeColor="text2"/>
                <w:lang w:val="de-DE"/>
              </w:rPr>
              <w:t>19.</w:t>
            </w:r>
          </w:p>
        </w:tc>
        <w:tc>
          <w:tcPr>
            <w:tcW w:w="3866" w:type="dxa"/>
          </w:tcPr>
          <w:p w14:paraId="28598DA4" w14:textId="77777777" w:rsidR="008F630C" w:rsidRPr="00C54F26" w:rsidRDefault="008F630C" w:rsidP="00763CEC">
            <w:pPr>
              <w:rPr>
                <w:color w:val="1F497D" w:themeColor="text2"/>
                <w:lang w:val="de-DE"/>
              </w:rPr>
            </w:pPr>
            <w:r w:rsidRPr="00C54F26">
              <w:rPr>
                <w:color w:val="1F497D" w:themeColor="text2"/>
                <w:lang w:val="de-DE"/>
              </w:rPr>
              <w:t>ytaqassal tā mā yḏ̣all bī-´ waḥl-u, mū yṣīr b-at-trāb huwwa. ytaqassal zēn, yingarǝḏ̣, yā it… ssāwi haš</w:t>
            </w:r>
            <w:r w:rsidRPr="00C54F26">
              <w:rPr>
                <w:color w:val="1F497D" w:themeColor="text2"/>
                <w:lang w:val="de-DE"/>
              </w:rPr>
              <w:softHyphen/>
              <w:t>lama b-al-mayye w tḥuṭṭ ʕalē-´ samin w-bēḏ̣ wēya laḥam. čiṯīr malīḥ yṣīr zēn, tā ṭʕamt-u zēna, axēr m-al-laḥam huwwa.</w:t>
            </w:r>
          </w:p>
        </w:tc>
        <w:tc>
          <w:tcPr>
            <w:tcW w:w="4106" w:type="dxa"/>
          </w:tcPr>
          <w:p w14:paraId="0E9B848E" w14:textId="77777777" w:rsidR="008F630C" w:rsidRPr="006A55D3" w:rsidRDefault="008F630C" w:rsidP="00763CEC">
            <w:pPr>
              <w:rPr>
                <w:lang w:val="de-AT"/>
              </w:rPr>
            </w:pPr>
            <w:r w:rsidRPr="006A55D3">
              <w:rPr>
                <w:lang w:val="de-AT"/>
              </w:rPr>
              <w:t>Man wäscht sie, damit kein Lehm daran bleibt, kein Staub. Man wäscht sie gut und schneidet sie, du kochst sie in Wasser und gibst Butterschmalz und Eier oder Fleisch darauf. Das ist sehr köst</w:t>
            </w:r>
            <w:r w:rsidRPr="006A55D3">
              <w:rPr>
                <w:lang w:val="de-AT"/>
              </w:rPr>
              <w:softHyphen/>
              <w:t>lich, sie werden gut, ihr Ge</w:t>
            </w:r>
            <w:r w:rsidRPr="006A55D3">
              <w:rPr>
                <w:lang w:val="de-AT"/>
              </w:rPr>
              <w:softHyphen/>
              <w:t>schmack ist gut, sie sind besser als Fleisch.</w:t>
            </w:r>
          </w:p>
        </w:tc>
      </w:tr>
      <w:tr w:rsidR="008F630C" w:rsidRPr="006A55D3" w14:paraId="131DE23F" w14:textId="77777777" w:rsidTr="00763CEC">
        <w:tc>
          <w:tcPr>
            <w:tcW w:w="533" w:type="dxa"/>
          </w:tcPr>
          <w:p w14:paraId="44693F4E" w14:textId="77777777" w:rsidR="008F630C" w:rsidRPr="00C54F26" w:rsidRDefault="008F630C" w:rsidP="00763CEC">
            <w:pPr>
              <w:rPr>
                <w:color w:val="1F497D" w:themeColor="text2"/>
                <w:lang w:val="de-DE"/>
              </w:rPr>
            </w:pPr>
            <w:r>
              <w:rPr>
                <w:color w:val="1F497D" w:themeColor="text2"/>
                <w:lang w:val="de-DE"/>
              </w:rPr>
              <w:lastRenderedPageBreak/>
              <w:t>20.</w:t>
            </w:r>
          </w:p>
        </w:tc>
        <w:tc>
          <w:tcPr>
            <w:tcW w:w="3866" w:type="dxa"/>
          </w:tcPr>
          <w:p w14:paraId="14AE781E" w14:textId="77777777" w:rsidR="008F630C" w:rsidRPr="00C54F26" w:rsidRDefault="008F630C" w:rsidP="00763CEC">
            <w:pPr>
              <w:rPr>
                <w:color w:val="1F497D" w:themeColor="text2"/>
                <w:lang w:val="de-DE"/>
              </w:rPr>
            </w:pPr>
            <w:r w:rsidRPr="00C54F26">
              <w:rPr>
                <w:color w:val="1F497D" w:themeColor="text2"/>
                <w:lang w:val="de-DE"/>
              </w:rPr>
              <w:t xml:space="preserve">SP: ač-čime qāli? – ē! – qāli – xamsa w ʕišrīn malyōn, ṯalāṯīn awwal-ma yǝṭlǝʕ. l-al-ʕašra l-xamǝsṭaʕš haš-šakli. šī zġār šī kbāṛ šī hīčiḏ šī hīčiḏ huwwa škāl </w:t>
            </w:r>
            <w:r w:rsidRPr="00DD1C63">
              <w:rPr>
                <w:color w:val="1F497D" w:themeColor="text2"/>
              </w:rPr>
              <w:t>ᵊ</w:t>
            </w:r>
            <w:r w:rsidRPr="00C54F26">
              <w:rPr>
                <w:color w:val="1F497D" w:themeColor="text2"/>
                <w:lang w:val="de-DE"/>
              </w:rPr>
              <w:t>škāl.</w:t>
            </w:r>
          </w:p>
        </w:tc>
        <w:tc>
          <w:tcPr>
            <w:tcW w:w="4106" w:type="dxa"/>
          </w:tcPr>
          <w:p w14:paraId="0442D624" w14:textId="77777777" w:rsidR="008F630C" w:rsidRPr="006A55D3" w:rsidRDefault="008F630C" w:rsidP="00763CEC">
            <w:pPr>
              <w:rPr>
                <w:lang w:val="de-AT"/>
              </w:rPr>
            </w:pPr>
            <w:r w:rsidRPr="006A55D3">
              <w:rPr>
                <w:lang w:val="de-AT"/>
              </w:rPr>
              <w:t>Sind die Trüffeln teuer? – Ja! – Teuer. – 25 Millionen, 30 Millio</w:t>
            </w:r>
            <w:r w:rsidRPr="006A55D3">
              <w:rPr>
                <w:lang w:val="de-AT"/>
              </w:rPr>
              <w:softHyphen/>
              <w:t>nen, wenn sie gerade neu auf den Markt kommen. Bis zu 10, 15 Millionen je nach Art. Es gibt kleine und große, so und so, ver</w:t>
            </w:r>
            <w:r w:rsidRPr="006A55D3">
              <w:rPr>
                <w:lang w:val="de-AT"/>
              </w:rPr>
              <w:softHyphen/>
              <w:t>schiedene Arten.</w:t>
            </w:r>
          </w:p>
        </w:tc>
      </w:tr>
      <w:tr w:rsidR="008F630C" w:rsidRPr="006A55D3" w14:paraId="2FC9B823" w14:textId="77777777" w:rsidTr="00763CEC">
        <w:tc>
          <w:tcPr>
            <w:tcW w:w="533" w:type="dxa"/>
          </w:tcPr>
          <w:p w14:paraId="7C7D4314" w14:textId="77777777" w:rsidR="008F630C" w:rsidRPr="00F841E0" w:rsidRDefault="008F630C" w:rsidP="00763CEC">
            <w:pPr>
              <w:rPr>
                <w:color w:val="1F497D" w:themeColor="text2"/>
                <w:lang w:val="de-DE"/>
              </w:rPr>
            </w:pPr>
            <w:r>
              <w:rPr>
                <w:color w:val="1F497D" w:themeColor="text2"/>
                <w:lang w:val="de-DE"/>
              </w:rPr>
              <w:t>21.</w:t>
            </w:r>
          </w:p>
        </w:tc>
        <w:tc>
          <w:tcPr>
            <w:tcW w:w="3866" w:type="dxa"/>
          </w:tcPr>
          <w:p w14:paraId="6C835F4F" w14:textId="77777777" w:rsidR="008F630C" w:rsidRPr="00C54F26" w:rsidRDefault="008F630C" w:rsidP="00763CEC">
            <w:pPr>
              <w:rPr>
                <w:color w:val="1F497D" w:themeColor="text2"/>
                <w:lang w:val="de-DE"/>
              </w:rPr>
            </w:pPr>
            <w:r w:rsidRPr="00F841E0">
              <w:rPr>
                <w:color w:val="1F497D" w:themeColor="text2"/>
                <w:lang w:val="de-DE"/>
              </w:rPr>
              <w:br w:type="page"/>
            </w:r>
            <w:r w:rsidRPr="00C54F26">
              <w:rPr>
                <w:color w:val="1F497D" w:themeColor="text2"/>
                <w:lang w:val="de-DE"/>
              </w:rPr>
              <w:t xml:space="preserve">Gōnye yṣīr aswad, Gōnye yṣīr šakl-u aswad, iḥne hēne ḥamar. – Ismāʕīl: yšābih l-al-baṭāṭa. – l-al-baṭāṭa. </w:t>
            </w:r>
          </w:p>
        </w:tc>
        <w:tc>
          <w:tcPr>
            <w:tcW w:w="4106" w:type="dxa"/>
          </w:tcPr>
          <w:p w14:paraId="06EC3C15" w14:textId="77777777" w:rsidR="008F630C" w:rsidRPr="006A55D3" w:rsidRDefault="008F630C" w:rsidP="00763CEC">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F630C" w:rsidRPr="006A55D3" w14:paraId="11D7A678" w14:textId="77777777" w:rsidTr="00763CEC">
        <w:tc>
          <w:tcPr>
            <w:tcW w:w="533" w:type="dxa"/>
          </w:tcPr>
          <w:p w14:paraId="68A9EDA1" w14:textId="77777777" w:rsidR="008F630C" w:rsidRPr="00C54F26" w:rsidRDefault="008F630C" w:rsidP="00763CEC">
            <w:pPr>
              <w:rPr>
                <w:color w:val="1F497D" w:themeColor="text2"/>
                <w:lang w:val="de-DE"/>
              </w:rPr>
            </w:pPr>
            <w:r>
              <w:rPr>
                <w:color w:val="1F497D" w:themeColor="text2"/>
                <w:lang w:val="de-DE"/>
              </w:rPr>
              <w:t>22.</w:t>
            </w:r>
          </w:p>
        </w:tc>
        <w:tc>
          <w:tcPr>
            <w:tcW w:w="3866" w:type="dxa"/>
          </w:tcPr>
          <w:p w14:paraId="5A0E2E4D" w14:textId="77777777" w:rsidR="008F630C" w:rsidRPr="00C54F26" w:rsidRDefault="008F630C" w:rsidP="00763CEC">
            <w:pPr>
              <w:rPr>
                <w:color w:val="1F497D" w:themeColor="text2"/>
                <w:lang w:val="de-DE"/>
              </w:rPr>
            </w:pPr>
            <w:r w:rsidRPr="00C54F26">
              <w:rPr>
                <w:color w:val="1F497D" w:themeColor="text2"/>
                <w:lang w:val="de-DE"/>
              </w:rPr>
              <w:t xml:space="preserve">Ḥalīma: al-gāʕ </w:t>
            </w:r>
            <w:r w:rsidRPr="00DD1C63">
              <w:rPr>
                <w:color w:val="1F497D" w:themeColor="text2"/>
              </w:rPr>
              <w:t>ᵊ</w:t>
            </w:r>
            <w:r w:rsidRPr="00C54F26">
              <w:rPr>
                <w:color w:val="1F497D" w:themeColor="text2"/>
                <w:lang w:val="de-DE"/>
              </w:rPr>
              <w:t>šnōn, al-gāʕ ḥamra yṣīr ḥamar, al-gāʕ sōda yṣīru sōd. – Ismāʕīl: ʕala lōn al-gāʕ yṣīr. – lōn at-trāb. – SP: ʕala lōn al-gāʕ. – Ḥalīma: ʕa-l-gāʕ, ē!</w:t>
            </w:r>
          </w:p>
        </w:tc>
        <w:tc>
          <w:tcPr>
            <w:tcW w:w="4106" w:type="dxa"/>
          </w:tcPr>
          <w:p w14:paraId="6D1320A1" w14:textId="77777777" w:rsidR="008F630C" w:rsidRPr="006A55D3" w:rsidRDefault="008F630C" w:rsidP="00763CEC">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F630C" w:rsidRPr="006A55D3" w14:paraId="7A05B341" w14:textId="77777777" w:rsidTr="00763CEC">
        <w:tc>
          <w:tcPr>
            <w:tcW w:w="533" w:type="dxa"/>
          </w:tcPr>
          <w:p w14:paraId="191A0550" w14:textId="77777777" w:rsidR="008F630C" w:rsidRPr="00DD1C63" w:rsidRDefault="008F630C" w:rsidP="00763CEC">
            <w:pPr>
              <w:rPr>
                <w:color w:val="1F497D" w:themeColor="text2"/>
                <w:lang w:val="de-DE"/>
              </w:rPr>
            </w:pPr>
            <w:r>
              <w:rPr>
                <w:color w:val="1F497D" w:themeColor="text2"/>
                <w:lang w:val="de-DE"/>
              </w:rPr>
              <w:t>23.</w:t>
            </w:r>
          </w:p>
        </w:tc>
        <w:tc>
          <w:tcPr>
            <w:tcW w:w="3866" w:type="dxa"/>
          </w:tcPr>
          <w:p w14:paraId="164A9EFD" w14:textId="77777777" w:rsidR="008F630C" w:rsidRPr="00DD1C63" w:rsidRDefault="008F630C" w:rsidP="00763CEC">
            <w:pPr>
              <w:rPr>
                <w:color w:val="1F497D" w:themeColor="text2"/>
                <w:lang w:val="de-DE"/>
              </w:rPr>
            </w:pPr>
            <w:r w:rsidRPr="00DD1C63">
              <w:rPr>
                <w:color w:val="1F497D" w:themeColor="text2"/>
                <w:lang w:val="de-DE"/>
              </w:rPr>
              <w:t>Ismāʕīl: yšābih l-al-gāʕ yaʕni ʕala lōn al-gāʕ yaʕni. awwali belči sōlaft-ill-ak ʕala hnīt-u, maktūba, ač-čime, ʕa-l-awwalīn baʕaḏ̣ al-yašlīye, ʕala kbāṛ-na, ysammūn luwwa mǝṭar l-lēle ygūlūn ṣār haḏāk al-mǝṭar ḏīč al-yōm yṣīr hal-mǝṭar ḏāk ygūl hāḏa mǝṭar ač-čime, mǝṭar ač-čime w-mǝṭar al-xuṯra.</w:t>
            </w:r>
          </w:p>
        </w:tc>
        <w:tc>
          <w:tcPr>
            <w:tcW w:w="4106" w:type="dxa"/>
          </w:tcPr>
          <w:p w14:paraId="47C209FB" w14:textId="77777777" w:rsidR="008F630C" w:rsidRPr="006A55D3" w:rsidRDefault="008F630C" w:rsidP="00763CEC">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F630C" w:rsidRPr="006A55D3" w14:paraId="082D3551" w14:textId="77777777" w:rsidTr="00763CEC">
        <w:tc>
          <w:tcPr>
            <w:tcW w:w="533" w:type="dxa"/>
          </w:tcPr>
          <w:p w14:paraId="47BAB2FC" w14:textId="77777777" w:rsidR="008F630C" w:rsidRPr="00DD1C63" w:rsidRDefault="008F630C" w:rsidP="00763CEC">
            <w:pPr>
              <w:rPr>
                <w:color w:val="1F497D" w:themeColor="text2"/>
                <w:lang w:val="de-DE"/>
              </w:rPr>
            </w:pPr>
            <w:r>
              <w:rPr>
                <w:color w:val="1F497D" w:themeColor="text2"/>
                <w:lang w:val="de-DE"/>
              </w:rPr>
              <w:t>24.</w:t>
            </w:r>
          </w:p>
        </w:tc>
        <w:tc>
          <w:tcPr>
            <w:tcW w:w="3866" w:type="dxa"/>
          </w:tcPr>
          <w:p w14:paraId="60713673" w14:textId="77777777" w:rsidR="008F630C" w:rsidRPr="00DD1C63" w:rsidRDefault="008F630C" w:rsidP="00763CEC">
            <w:pPr>
              <w:rPr>
                <w:color w:val="1F497D" w:themeColor="text2"/>
                <w:lang w:val="de-DE"/>
              </w:rPr>
            </w:pPr>
            <w:r w:rsidRPr="00DD1C63">
              <w:rPr>
                <w:color w:val="1F497D" w:themeColor="text2"/>
                <w:lang w:val="de-DE"/>
              </w:rPr>
              <w:t xml:space="preserve">Ḥalīma: an-nahāṛ al-maysūm haḏāk al mā ṣār mǝṭar awwali al-qōče yšīlūn-u mn-al-bīr mayy ykubbūn b-al-gāʕ ta-yiṭlaʕ ač-čime. </w:t>
            </w:r>
          </w:p>
        </w:tc>
        <w:tc>
          <w:tcPr>
            <w:tcW w:w="4106" w:type="dxa"/>
          </w:tcPr>
          <w:p w14:paraId="7242CFDD" w14:textId="77777777" w:rsidR="008F630C" w:rsidRPr="006A55D3" w:rsidRDefault="008F630C" w:rsidP="00763CEC">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F630C" w:rsidRPr="006A55D3" w14:paraId="764D1E48" w14:textId="77777777" w:rsidTr="00763CEC">
        <w:tc>
          <w:tcPr>
            <w:tcW w:w="533" w:type="dxa"/>
          </w:tcPr>
          <w:p w14:paraId="49632AC8" w14:textId="77777777" w:rsidR="008F630C" w:rsidRPr="00DD1C63" w:rsidRDefault="008F630C" w:rsidP="00763CEC">
            <w:pPr>
              <w:rPr>
                <w:color w:val="1F497D" w:themeColor="text2"/>
                <w:lang w:val="de-AT"/>
              </w:rPr>
            </w:pPr>
            <w:r>
              <w:rPr>
                <w:color w:val="1F497D" w:themeColor="text2"/>
                <w:lang w:val="de-AT"/>
              </w:rPr>
              <w:t>25.</w:t>
            </w:r>
          </w:p>
        </w:tc>
        <w:tc>
          <w:tcPr>
            <w:tcW w:w="3866" w:type="dxa"/>
          </w:tcPr>
          <w:p w14:paraId="7C6D29FF" w14:textId="77777777" w:rsidR="008F630C" w:rsidRPr="00DD1C63" w:rsidRDefault="008F630C" w:rsidP="00763CEC">
            <w:pPr>
              <w:rPr>
                <w:color w:val="1F497D" w:themeColor="text2"/>
                <w:lang w:val="de-AT"/>
              </w:rPr>
            </w:pPr>
            <w:r w:rsidRPr="00DD1C63">
              <w:rPr>
                <w:color w:val="1F497D" w:themeColor="text2"/>
                <w:lang w:val="de-AT"/>
              </w:rPr>
              <w:t>Ismāʕīl: yaʕni o… ḏāk al-yōm, mayyit ḏāk al-yōm, mayyit</w:t>
            </w:r>
            <w:r w:rsidRPr="00DD1C63">
              <w:rPr>
                <w:color w:val="1F497D" w:themeColor="text2"/>
                <w:lang w:val="de-AT"/>
              </w:rPr>
              <w:softHyphen/>
              <w:t>-he, in mā ṣār mǝṭar, mǝṭar ač-čime yšīlūn m-al-bīr yṭǝlʕūn mayye m-al-bīr w ykubbūn b-al-gāʕ w uxra yṣīr čime.</w:t>
            </w:r>
          </w:p>
        </w:tc>
        <w:tc>
          <w:tcPr>
            <w:tcW w:w="4106" w:type="dxa"/>
          </w:tcPr>
          <w:p w14:paraId="02F118B2" w14:textId="77777777" w:rsidR="008F630C" w:rsidRPr="006A55D3" w:rsidRDefault="008F630C" w:rsidP="00763CEC">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F630C" w:rsidRPr="006A55D3" w14:paraId="7CB7E2AB" w14:textId="77777777" w:rsidTr="00763CEC">
        <w:tc>
          <w:tcPr>
            <w:tcW w:w="533" w:type="dxa"/>
          </w:tcPr>
          <w:p w14:paraId="078FA427" w14:textId="77777777" w:rsidR="008F630C" w:rsidRPr="00DD1C63" w:rsidRDefault="008F630C" w:rsidP="00763CEC">
            <w:pPr>
              <w:rPr>
                <w:color w:val="1F497D" w:themeColor="text2"/>
                <w:lang w:val="de-DE"/>
              </w:rPr>
            </w:pPr>
            <w:r>
              <w:rPr>
                <w:color w:val="1F497D" w:themeColor="text2"/>
                <w:lang w:val="de-DE"/>
              </w:rPr>
              <w:t>26.</w:t>
            </w:r>
          </w:p>
        </w:tc>
        <w:tc>
          <w:tcPr>
            <w:tcW w:w="3866" w:type="dxa"/>
          </w:tcPr>
          <w:p w14:paraId="2C991741" w14:textId="77777777" w:rsidR="008F630C" w:rsidRPr="00DD1C63" w:rsidRDefault="008F630C" w:rsidP="00763CEC">
            <w:pPr>
              <w:rPr>
                <w:color w:val="1F497D" w:themeColor="text2"/>
                <w:lang w:val="de-DE"/>
              </w:rPr>
            </w:pPr>
            <w:r w:rsidRPr="00DD1C63">
              <w:rPr>
                <w:color w:val="1F497D" w:themeColor="text2"/>
                <w:lang w:val="de-DE"/>
              </w:rPr>
              <w:t>yaʕni al… ḏāk al-yōm b-amr aḷḷa … xuṯra, xuṯra … xuṯrut ač-čime āni gilt-ill-ak huwwa ʕalē-ha – ē – al-mayye ḏīč ḏāk an-nahāṛ xuṯ</w:t>
            </w:r>
            <w:r w:rsidRPr="00DD1C63">
              <w:rPr>
                <w:color w:val="1F497D" w:themeColor="text2"/>
                <w:lang w:val="de-DE"/>
              </w:rPr>
              <w:softHyphen/>
              <w:t>rut ač-čime.</w:t>
            </w:r>
          </w:p>
        </w:tc>
        <w:tc>
          <w:tcPr>
            <w:tcW w:w="4106" w:type="dxa"/>
          </w:tcPr>
          <w:p w14:paraId="081DDD1A" w14:textId="77777777" w:rsidR="008F630C" w:rsidRPr="006A55D3" w:rsidRDefault="008F630C" w:rsidP="00763CEC">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35" w:name="_Toc122368685"/>
      <w:r>
        <w:rPr>
          <w:lang w:val="en-US"/>
        </w:rPr>
        <w:t>Urfa-044: Urfa-044_Sacks-Harran-2010 [published in M. Klimiuk 2021]</w:t>
      </w:r>
      <w:bookmarkEnd w:id="35"/>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lastRenderedPageBreak/>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8"/>
            </w:r>
            <w:r w:rsidRPr="004F536E">
              <w:rPr>
                <w:i/>
                <w:color w:val="00B050"/>
                <w:szCs w:val="22"/>
                <w:lang w:val="en-US"/>
              </w:rPr>
              <w:t xml:space="preserve"> ta-ngūl, al-ḥunṭa wēya aš-šiʕīr wēya</w:t>
            </w:r>
            <w:r w:rsidRPr="00BA18ED">
              <w:rPr>
                <w:rStyle w:val="FootnoteReference"/>
              </w:rPr>
              <w:footnoteReference w:id="19"/>
            </w:r>
            <w:r w:rsidRPr="004F536E">
              <w:rPr>
                <w:i/>
                <w:color w:val="00B050"/>
                <w:szCs w:val="22"/>
                <w:lang w:val="en-US"/>
              </w:rPr>
              <w:t xml:space="preserve"> kull šakle nḥuṭṭ-u b-al… aṭ-ṭōrba nsammī-he, ṭōrba, čwāl ta-ngul-il-he bi-de</w:t>
            </w:r>
            <w:r w:rsidRPr="00BA18ED">
              <w:rPr>
                <w:rStyle w:val="FootnoteReference"/>
              </w:rPr>
              <w:footnoteReference w:id="20"/>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1"/>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2"/>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ᵊnsammī-he awwali b-al-ʕarṣa ybīʕūn ḥanāṭi,</w:t>
            </w:r>
            <w:r w:rsidRPr="00BA18ED">
              <w:rPr>
                <w:rStyle w:val="FootnoteReference"/>
              </w:rPr>
              <w:footnoteReference w:id="23"/>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4"/>
            </w:r>
            <w:r w:rsidRPr="004F536E">
              <w:rPr>
                <w:i/>
                <w:color w:val="00B050"/>
                <w:szCs w:val="22"/>
                <w:lang w:val="en-US"/>
              </w:rPr>
              <w:t xml:space="preserve"> nsammī-he bandaǧ,</w:t>
            </w:r>
            <w:r w:rsidRPr="00BA18ED">
              <w:rPr>
                <w:rStyle w:val="FootnoteReference"/>
              </w:rPr>
              <w:footnoteReference w:id="25"/>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w:t>
            </w:r>
            <w:r w:rsidRPr="004F536E">
              <w:rPr>
                <w:i/>
                <w:color w:val="00B050"/>
                <w:szCs w:val="22"/>
                <w:lang w:val="en-US"/>
              </w:rPr>
              <w:lastRenderedPageBreak/>
              <w:t xml:space="preserve">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lastRenderedPageBreak/>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w:t>
            </w:r>
            <w:r w:rsidRPr="004F536E">
              <w:rPr>
                <w:color w:val="00B050"/>
                <w:szCs w:val="22"/>
              </w:rPr>
              <w:lastRenderedPageBreak/>
              <w:t xml:space="preserve">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lastRenderedPageBreak/>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6"/>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7"/>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r>
        <w:rPr>
          <w:lang w:val="en-US"/>
        </w:rPr>
        <w:t>Urfa-045_Gamra_Dariba-Harran-2010</w:t>
      </w:r>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8"/>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w:t>
            </w:r>
            <w:r w:rsidRPr="00012A0D">
              <w:rPr>
                <w:color w:val="00B050"/>
              </w:rPr>
              <w:lastRenderedPageBreak/>
              <w:t xml:space="preserve">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lastRenderedPageBreak/>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38" w:name="_Hlk132716003"/>
            <w:r w:rsidRPr="00012A0D">
              <w:rPr>
                <w:color w:val="00B050"/>
                <w:lang w:val="en-US"/>
              </w:rPr>
              <w:t>čalā</w:t>
            </w:r>
            <w:bookmarkEnd w:id="38"/>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39" w:name="_Hlk95401263"/>
      <w:r>
        <w:rPr>
          <w:lang w:val="en-US"/>
        </w:rPr>
        <w:t>Urfa-046_Game_Xwetime-Harran-2010</w:t>
      </w:r>
    </w:p>
    <w:bookmarkEnd w:id="3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40" w:name="_Hlk133329861"/>
            <w:r w:rsidRPr="00C204B7">
              <w:rPr>
                <w:color w:val="00B050"/>
              </w:rPr>
              <w:t>xōǧam</w:t>
            </w:r>
            <w:bookmarkEnd w:id="4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w yṣuffūn-hin b-at-tapsiyye, w-iḥna ta-ngūl arbaʕa yaʕni ǧāʕdīn ᵊntaʕallal b-al-bēt, āni w-</w:t>
            </w:r>
            <w:r w:rsidRPr="00C204B7">
              <w:rPr>
                <w:color w:val="00B050"/>
              </w:rPr>
              <w:lastRenderedPageBreak/>
              <w:t xml:space="preserve">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lastRenderedPageBreak/>
              <w:t xml:space="preserve">They place them in a row on a tray. And we are, let’s say, four people. I mean sitting at </w:t>
            </w:r>
            <w:r w:rsidRPr="00C204B7">
              <w:rPr>
                <w:color w:val="00B050"/>
              </w:rPr>
              <w:lastRenderedPageBreak/>
              <w:t>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lastRenderedPageBreak/>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77777777"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 xml:space="preserve">al-məṣāri. </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t>Then we start and we say, “At how many points does the game end?” Let’s say, “It ends at 101 points. Who wants to play and 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w:t>
            </w:r>
            <w:r w:rsidRPr="00C204B7">
              <w:rPr>
                <w:color w:val="00B050"/>
                <w:lang w:val="en-US" w:bidi="ar-SY"/>
              </w:rPr>
              <w:lastRenderedPageBreak/>
              <w:t xml:space="preserve">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lastRenderedPageBreak/>
              <w:t xml:space="preserve">If he finds the ring, they take the game, </w:t>
            </w:r>
            <w:r w:rsidRPr="00C204B7">
              <w:rPr>
                <w:i/>
                <w:color w:val="00B050"/>
                <w:lang w:val="en-US"/>
              </w:rPr>
              <w:t xml:space="preserve">oynu alıyorlar </w:t>
            </w:r>
            <w:r w:rsidRPr="00C204B7">
              <w:rPr>
                <w:color w:val="00B050"/>
                <w:lang w:val="en-US"/>
              </w:rPr>
              <w:t xml:space="preserve">(in Turkish), they take the game. If </w:t>
            </w:r>
            <w:r w:rsidRPr="00C204B7">
              <w:rPr>
                <w:color w:val="00B050"/>
                <w:lang w:val="en-US"/>
              </w:rPr>
              <w:lastRenderedPageBreak/>
              <w:t>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lastRenderedPageBreak/>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41" w:name="_Hlk132926743"/>
            <w:r w:rsidRPr="00C204B7">
              <w:rPr>
                <w:color w:val="00B050"/>
                <w:lang w:val="en-US" w:bidi="ar-SY"/>
              </w:rPr>
              <w:t>ygūm yqabbi ʕēn-u hīčiḏ ma-ydaḥḥiǧ ʕa-t-tapsiyye</w:t>
            </w:r>
            <w:bookmarkEnd w:id="4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42" w:name="_Hlk132926763"/>
            <w:r w:rsidRPr="0039561F">
              <w:rPr>
                <w:color w:val="00B050"/>
                <w:lang w:val="en-US" w:bidi="ar-SY"/>
              </w:rPr>
              <w:t>So he hides his eye like this, so he does not look at the tray</w:t>
            </w:r>
            <w:bookmarkEnd w:id="4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r>
        <w:rPr>
          <w:color w:val="000000" w:themeColor="text1"/>
          <w:lang w:val="en-US"/>
        </w:rPr>
        <w:lastRenderedPageBreak/>
        <w:t>Urfa-047_Game_Qubbeya-Harran-2010</w:t>
      </w:r>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t>That means, now it is your turn to close your eyes, I cought you it’s in Turkish. We call 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r>
        <w:t>Urfa-048_Game_Cab-Harran-2010</w:t>
      </w:r>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43" w:name="_Hlk132716029"/>
            <w:r w:rsidRPr="005878A1">
              <w:rPr>
                <w:color w:val="00B050"/>
              </w:rPr>
              <w:t>čaʕab</w:t>
            </w:r>
            <w:r w:rsidRPr="005878A1">
              <w:rPr>
                <w:color w:val="00B050"/>
                <w:lang w:val="en-US"/>
              </w:rPr>
              <w:t xml:space="preserve"> </w:t>
            </w:r>
            <w:bookmarkEnd w:id="43"/>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t>
            </w:r>
            <w:r w:rsidRPr="005878A1">
              <w:rPr>
                <w:color w:val="00B050"/>
                <w:lang w:val="en-US"/>
              </w:rPr>
              <w:lastRenderedPageBreak/>
              <w:t xml:space="preserve">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lastRenderedPageBreak/>
              <w:t xml:space="preserve">They used to play with ankles, they had ankles. Let’s say, like this: one side has a </w:t>
            </w:r>
            <w:r w:rsidRPr="005878A1">
              <w:rPr>
                <w:color w:val="00B050"/>
                <w:lang w:val="en-US"/>
              </w:rPr>
              <w:lastRenderedPageBreak/>
              <w:t>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lastRenderedPageBreak/>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r>
        <w:rPr>
          <w:lang w:val="en-US"/>
        </w:rPr>
        <w:t>Urfa-057_Story_of_Magician-Harran-2010</w:t>
      </w:r>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lastRenderedPageBreak/>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 xml:space="preserve">w-ǧāyib aǧ-ǧidir gāyil: sāwī-l-i ʕēš burġul! msāwit-ill-u ʕēš burġul, umm-ha. w-yǧīb al-laḥam, laḥam binit-he yḥuṭṭ-u ʕa-l-burġul w-gāyim yākul. hiyye yōm-in ᵊmṣaffīye as-summ ulugṭi s-summ mn-al-gāʕ hal-gadd w-ṣurrī maḥramt-ič! aš-šāyib yōm-in min qādi </w:t>
            </w:r>
            <w:r w:rsidRPr="00DC5A0D">
              <w:rPr>
                <w:color w:val="00B050"/>
              </w:rPr>
              <w:lastRenderedPageBreak/>
              <w:t>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lastRenderedPageBreak/>
              <w:t xml:space="preserve">He brought the pot and said, “Make a stew for me!” And her mother made a stew for him. Then he brought the meat, the meat of her daughter, put it onto the burgul and started eating. When filtering the poison, she had taken some of it secretly from the bottom </w:t>
            </w:r>
            <w:r w:rsidRPr="00DC5A0D">
              <w:rPr>
                <w:color w:val="00B050"/>
              </w:rPr>
              <w:lastRenderedPageBreak/>
              <w:t>(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lastRenderedPageBreak/>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r>
        <w:rPr>
          <w:lang w:val="en-US"/>
        </w:rPr>
        <w:t>Urfa-061_Life_of_al-Harrani-Harran-2010</w:t>
      </w:r>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lastRenderedPageBreak/>
              <w:t xml:space="preserve">Yṣīr aswad, yṣīr šakl-u aswad, iḥna hina ḥamar, la-l-baṭāta, al-gaʕa šlōn al-gaʕa yṣīr ḥamur ʕala lōn al-gāʕa yṣīr aw lōn ᵊtrāb, ʕala lōn al-gamuḥ, īh! ʕala lōn al-gāʕa awwali bilči ʕan </w:t>
            </w:r>
            <w:bookmarkStart w:id="44" w:name="_Hlk132640025"/>
            <w:r w:rsidRPr="00204E57">
              <w:rPr>
                <w:noProof/>
                <w:color w:val="A6A6A6" w:themeColor="background1" w:themeShade="A6"/>
                <w:lang w:val="en-US"/>
              </w:rPr>
              <w:t xml:space="preserve">marčūba </w:t>
            </w:r>
            <w:bookmarkEnd w:id="44"/>
            <w:r w:rsidRPr="00204E57">
              <w:rPr>
                <w:noProof/>
                <w:color w:val="A6A6A6" w:themeColor="background1" w:themeShade="A6"/>
                <w:lang w:val="en-US"/>
              </w:rPr>
              <w:t xml:space="preserve">al-čime al-awwalīn baʕd yāšiya al-ᵊkbār-na ysammu ygūlu al-maṭar lēle yōm yṣīr al-maṭar ygūlu hāḏ al-maṭar </w:t>
            </w:r>
            <w:r w:rsidRPr="00204E57">
              <w:rPr>
                <w:noProof/>
                <w:color w:val="A6A6A6" w:themeColor="background1" w:themeShade="A6"/>
                <w:lang w:val="en-US"/>
              </w:rPr>
              <w:lastRenderedPageBreak/>
              <w:t>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45" w:name="_Hlk132716106"/>
            <w:r w:rsidRPr="00204E57">
              <w:rPr>
                <w:noProof/>
                <w:color w:val="A6A6A6" w:themeColor="background1" w:themeShade="A6"/>
                <w:lang w:val="en-US"/>
              </w:rPr>
              <w:t xml:space="preserve">al-kočari  </w:t>
            </w:r>
            <w:bookmarkEnd w:id="45"/>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125CB886"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p>
          <w:p w14:paraId="0A1FBA9C"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9"/>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30"/>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46" w:name="_Hlk132714766"/>
            <w:r w:rsidRPr="00E93F29">
              <w:rPr>
                <w:noProof/>
                <w:color w:val="00B050"/>
                <w:lang w:val="en-US"/>
              </w:rPr>
              <w:t>tinkasir</w:t>
            </w:r>
            <w:bookmarkEnd w:id="46"/>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w:t>
            </w:r>
            <w:r w:rsidRPr="00E93F29">
              <w:rPr>
                <w:color w:val="00B050"/>
              </w:rPr>
              <w:lastRenderedPageBreak/>
              <w:t>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lastRenderedPageBreak/>
              <w:t xml:space="preserve">He climbed on a small piece of wood which took him out on the sea and then to coast of </w:t>
            </w:r>
            <w:r w:rsidRPr="00E93F29">
              <w:rPr>
                <w:color w:val="00B050"/>
                <w:lang w:val="en-US"/>
              </w:rPr>
              <w:lastRenderedPageBreak/>
              <w:t>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lastRenderedPageBreak/>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47" w:name="_Hlk132714773"/>
            <w:r w:rsidRPr="00E93F29">
              <w:rPr>
                <w:noProof/>
                <w:color w:val="00B050"/>
                <w:lang w:val="en-US"/>
              </w:rPr>
              <w:t xml:space="preserve">nkasrat </w:t>
            </w:r>
            <w:bookmarkEnd w:id="47"/>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 xml:space="preserve">ǧāʕid haḏāk uxṛa yiǧi yṣalli al-xōǧe Yaḥye, Yaḥye. yōm-inn-u ǧāy al-ʕaǧāwīn, “ᵊmhabūl,” ygaṭṭbūn-u b-al-ḥaǧar yihnūn-u. w-al-gāyil il mart-u, “š-il-hum b-al-faqīr </w:t>
            </w:r>
            <w:r w:rsidRPr="00E93F29">
              <w:rPr>
                <w:color w:val="00B050"/>
              </w:rPr>
              <w:lastRenderedPageBreak/>
              <w:t>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lastRenderedPageBreak/>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w:t>
            </w:r>
            <w:r w:rsidRPr="00E93F29">
              <w:rPr>
                <w:color w:val="00B050"/>
                <w:lang w:val="en-US"/>
              </w:rPr>
              <w:lastRenderedPageBreak/>
              <w:t>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lastRenderedPageBreak/>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48" w:name="_Hlk132716123"/>
            <w:r w:rsidRPr="00E93F29">
              <w:rPr>
                <w:color w:val="00B050"/>
              </w:rPr>
              <w:t>ttičallat</w:t>
            </w:r>
            <w:bookmarkEnd w:id="48"/>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r>
        <w:rPr>
          <w:lang w:val="en-US"/>
        </w:rPr>
        <w:t>Urfa-068_Tribes_Armenians_Jews-Harran-2010</w:t>
      </w:r>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w:t>
            </w:r>
            <w:r w:rsidRPr="00C54939">
              <w:rPr>
                <w:color w:val="00B050"/>
                <w:lang w:val="en-US"/>
              </w:rPr>
              <w:lastRenderedPageBreak/>
              <w:t xml:space="preserve">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ḏiyye, bāčir akṯar hēne, ʕugub xamsīn sine 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w:t>
            </w:r>
            <w:r w:rsidRPr="00A45A28">
              <w:rPr>
                <w:color w:val="00B050"/>
                <w:lang w:val="en-US"/>
              </w:rPr>
              <w:lastRenderedPageBreak/>
              <w:t xml:space="preserve">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Pr="00A45A28">
              <w:rPr>
                <w:color w:val="00B050"/>
              </w:rPr>
              <w:lastRenderedPageBreak/>
              <w:t>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49" w:name="_Hlk132716143"/>
            <w:r w:rsidRPr="005D5928">
              <w:rPr>
                <w:color w:val="00B050"/>
                <w:lang w:val="en-US"/>
              </w:rPr>
              <w:t xml:space="preserve">čalḥaz </w:t>
            </w:r>
            <w:bookmarkEnd w:id="49"/>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50" w:name="_Hlk132922162"/>
            <w:r w:rsidRPr="005D5928">
              <w:rPr>
                <w:color w:val="00B050"/>
                <w:lang w:val="en-US"/>
              </w:rPr>
              <w:t>maḥḥad yikāwin ḥade</w:t>
            </w:r>
            <w:bookmarkEnd w:id="50"/>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w:t>
            </w:r>
            <w:r w:rsidRPr="005D5928">
              <w:rPr>
                <w:color w:val="00B050"/>
                <w:lang w:val="en-US"/>
              </w:rPr>
              <w:lastRenderedPageBreak/>
              <w:t xml:space="preserve">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51" w:name="_Hlk132716154"/>
            <w:r w:rsidRPr="005D5928">
              <w:rPr>
                <w:color w:val="00B050"/>
                <w:lang w:val="en-US"/>
              </w:rPr>
              <w:t xml:space="preserve">kaččat-hum </w:t>
            </w:r>
            <w:bookmarkEnd w:id="51"/>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52" w:name="_Hlk132716166"/>
            <w:r w:rsidRPr="005D5928">
              <w:rPr>
                <w:color w:val="00B050"/>
              </w:rPr>
              <w:t>yḥāčūn</w:t>
            </w:r>
            <w:r w:rsidRPr="005D5928">
              <w:rPr>
                <w:color w:val="00B050"/>
                <w:lang w:val="en-US"/>
              </w:rPr>
              <w:t xml:space="preserve"> </w:t>
            </w:r>
            <w:bookmarkEnd w:id="52"/>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 xml:space="preserve">w gāmaw ʕādēn ʕašāyir gabbat w čand… </w:t>
            </w:r>
            <w:r w:rsidRPr="005D5928">
              <w:rPr>
                <w:color w:val="00B050"/>
                <w:lang w:val="en-US"/>
              </w:rPr>
              <w:lastRenderedPageBreak/>
              <w:t>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r>
        <w:rPr>
          <w:lang w:val="es-ES_tradnl"/>
        </w:rPr>
        <w:t>Urfa-069a_Armenians-Harran-2010</w:t>
      </w:r>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 xml:space="preserve">xawāl-hum ᵊb-Sūriyye yrūḥūn yiǧūn – b-aǧ-ǧarye šī hēne – hē b-aǧ-ǧarye šī hēne. – min māḏ̣it ʕašr ᵊsnīn ʕašǝr sanawāt, </w:t>
            </w:r>
            <w:r w:rsidRPr="00D1416E">
              <w:rPr>
                <w:color w:val="00B050"/>
              </w:rPr>
              <w:lastRenderedPageBreak/>
              <w:t>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lastRenderedPageBreak/>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r>
        <w:t>Urfa-069b_Arabicised_Kurds-Harran-2010</w:t>
      </w:r>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w:t>
            </w:r>
            <w:r w:rsidRPr="00DD1C63">
              <w:rPr>
                <w:color w:val="00B050"/>
                <w:lang w:val="en-US"/>
              </w:rPr>
              <w:lastRenderedPageBreak/>
              <w:t xml:space="preserve">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lastRenderedPageBreak/>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bookmarkStart w:id="53" w:name="_Toc122368692"/>
      <w:bookmarkEnd w:id="53"/>
    </w:p>
    <w:p w14:paraId="3D78E1C4" w14:textId="77777777" w:rsidR="007140B6" w:rsidRDefault="00000000">
      <w:pPr>
        <w:pStyle w:val="Heading2"/>
      </w:pPr>
      <w:r>
        <w:t>Urfa-070_Hen_House-Harran-2010</w:t>
      </w:r>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ᵊḥsēni</w:t>
            </w:r>
          </w:p>
        </w:tc>
        <w:tc>
          <w:tcPr>
            <w:tcW w:w="4253" w:type="dxa"/>
          </w:tcPr>
          <w:p w14:paraId="207C75E3" w14:textId="77777777" w:rsidR="00004044" w:rsidRPr="00085D54" w:rsidRDefault="00004044" w:rsidP="00763CEC">
            <w:pPr>
              <w:rPr>
                <w:color w:val="00B050"/>
              </w:rPr>
            </w:pPr>
            <w:r w:rsidRPr="00085D54">
              <w:rPr>
                <w:color w:val="00B050"/>
              </w:rPr>
              <w:t>At sunset they stay here, the door gets closed, so the foxes and the dogs won’t eat them; the fox.</w:t>
            </w:r>
          </w:p>
        </w:tc>
      </w:tr>
      <w:tr w:rsidR="00004044" w:rsidRPr="00D559CA" w14:paraId="5AF7083D" w14:textId="77777777" w:rsidTr="00763CEC">
        <w:tc>
          <w:tcPr>
            <w:tcW w:w="850" w:type="dxa"/>
          </w:tcPr>
          <w:p w14:paraId="1B748FD1" w14:textId="77777777" w:rsidR="00004044" w:rsidRPr="00085D54" w:rsidRDefault="00004044" w:rsidP="00763CEC">
            <w:r w:rsidRPr="00085D54">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r>
        <w:rPr>
          <w:lang w:val="en-US"/>
        </w:rPr>
        <w:t>Urfa-072_Villages-Harran-2010</w:t>
      </w:r>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 xml:space="preserve">Everyone who lives in the… builds a house over there on his field. He let it build over there on land which is registered for him in the cadastre. He says, “Here I want to erect a house and I want to plant trees that it becomes beautiful. I want to be far from the village that </w:t>
            </w:r>
            <w:r w:rsidRPr="005D5ADD">
              <w:rPr>
                <w:noProof/>
                <w:color w:val="00B050"/>
                <w:lang w:val="en-US"/>
              </w:rPr>
              <w:lastRenderedPageBreak/>
              <w:t>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lastRenderedPageBreak/>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1"/>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 xml:space="preserve">u. al-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54" w:name="_Hlk131074461"/>
            <w:r w:rsidRPr="005D5ADD">
              <w:rPr>
                <w:noProof/>
                <w:color w:val="00B050"/>
                <w:lang w:val="en-US"/>
              </w:rPr>
              <w:t>al-ᵊbgaṛa daha ṣārat qōlay</w:t>
            </w:r>
            <w:bookmarkEnd w:id="54"/>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55" w:name="_Hlk131074491"/>
            <w:r w:rsidRPr="005D5ADD">
              <w:rPr>
                <w:noProof/>
                <w:color w:val="00B050"/>
                <w:lang w:val="en-US"/>
              </w:rPr>
              <w:t>The cows are easier (to handle).</w:t>
            </w:r>
            <w:bookmarkEnd w:id="55"/>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 xml:space="preserve">awwali al-qanam, yōmin yḥalbūn-ha, </w:t>
            </w:r>
            <w:r w:rsidRPr="005D5ADD">
              <w:rPr>
                <w:color w:val="00B050"/>
              </w:rPr>
              <w:lastRenderedPageBreak/>
              <w:t>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lastRenderedPageBreak/>
              <w:t xml:space="preserve">In former times, when they milked them, after </w:t>
            </w:r>
            <w:r w:rsidRPr="005D5ADD">
              <w:rPr>
                <w:color w:val="00B050"/>
              </w:rPr>
              <w:lastRenderedPageBreak/>
              <w:t>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lastRenderedPageBreak/>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2"/>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3"/>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he? lilhe ṯalaṯ riǧlēn xašab ṯalaṯ 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4"/>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lastRenderedPageBreak/>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56"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56"/>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lastRenderedPageBreak/>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5"/>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r>
        <w:t>Urfa-073_Talls_Flood-Harran-2010</w:t>
      </w:r>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lastRenderedPageBreak/>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6"/>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7"/>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r>
        <w:t>Urfa-074_Talls_Burial_for_Children-Harran-2010</w:t>
      </w:r>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w:t>
            </w:r>
            <w:r w:rsidRPr="00C0123C">
              <w:rPr>
                <w:i/>
                <w:color w:val="00B050"/>
              </w:rPr>
              <w:lastRenderedPageBreak/>
              <w:t xml:space="preserve">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lastRenderedPageBreak/>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57" w:name="_Toc122628491"/>
      <w:bookmarkStart w:id="58" w:name="_Toc92633941"/>
      <w:bookmarkEnd w:id="57"/>
      <w:bookmarkEnd w:id="58"/>
    </w:p>
    <w:p w14:paraId="37D862EF" w14:textId="77777777" w:rsidR="007140B6" w:rsidRDefault="00000000">
      <w:pPr>
        <w:pStyle w:val="Heading2"/>
        <w:rPr>
          <w:color w:val="FF0000"/>
          <w:lang w:val="en-US"/>
        </w:rPr>
      </w:pPr>
      <w:r>
        <w:rPr>
          <w:lang w:val="en-US"/>
        </w:rPr>
        <w:t>Urfa-075_Corn_and_Language-Harran-2010</w:t>
      </w:r>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w:t>
            </w:r>
            <w:r w:rsidRPr="00B41A50">
              <w:rPr>
                <w:color w:val="00B050"/>
              </w:rPr>
              <w:lastRenderedPageBreak/>
              <w:t xml:space="preserve">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lastRenderedPageBreak/>
              <w:t xml:space="preserve">Formerly all tribes had a pedigree; it is still from the era of the Ottomans. The family – </w:t>
            </w:r>
            <w:r w:rsidRPr="00B41A50">
              <w:rPr>
                <w:color w:val="00B050"/>
              </w:rPr>
              <w:lastRenderedPageBreak/>
              <w:t xml:space="preserve">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lastRenderedPageBreak/>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r>
        <w:rPr>
          <w:lang w:val="en-US"/>
        </w:rPr>
        <w:t>Urfa-076_Bedouins-Harran-2010</w:t>
      </w:r>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59" w:name="_Hlk132715174"/>
            <w:r w:rsidRPr="00A331DE">
              <w:rPr>
                <w:color w:val="00B050"/>
              </w:rPr>
              <w:t xml:space="preserve">čuwādir </w:t>
            </w:r>
            <w:bookmarkEnd w:id="59"/>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 xml:space="preserve">w gāḷaw “iḥna ʕarab”, huṃṃa mūhum ʕarab, badu! al-badu mū ʕrubi! yaʕni </w:t>
            </w:r>
            <w:r w:rsidRPr="00A331DE">
              <w:rPr>
                <w:color w:val="00B050"/>
              </w:rPr>
              <w:lastRenderedPageBreak/>
              <w:t>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 xml:space="preserve">awwali ṣōyad māmiš kütük māmiš, nisab šīy. w kull-min yāxuḏ min ahal-u ta-ngūl yāba āni. ǧidd-i min hūw? abu ǧidd-i min hūw? ᵊkbāṛ-na ywaṣṣūn ʕa-zġār-hum ygūl “ište wlēd-i, inte, ǧidd-na flān ādamīy, </w:t>
            </w:r>
            <w:r w:rsidRPr="00A331DE">
              <w:rPr>
                <w:color w:val="00B050"/>
              </w:rPr>
              <w:lastRenderedPageBreak/>
              <w:t>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470B28">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bookmarkStart w:id="60" w:name="_Toc122368694"/>
      <w:bookmarkEnd w:id="60"/>
    </w:p>
    <w:p w14:paraId="7678DAA6" w14:textId="01F4A9C1" w:rsidR="007140B6" w:rsidRDefault="00000000">
      <w:pPr>
        <w:pStyle w:val="Heading2"/>
        <w:rPr>
          <w:color w:val="FF0000"/>
          <w:lang w:val="en-US"/>
        </w:rPr>
      </w:pPr>
      <w:r>
        <w:rPr>
          <w:lang w:val="en-US"/>
        </w:rPr>
        <w:t>Urfa-077</w:t>
      </w:r>
      <w:r w:rsidR="0009792D">
        <w:rPr>
          <w:lang w:val="en-US"/>
        </w:rPr>
        <w:t>a</w:t>
      </w:r>
      <w:r>
        <w:rPr>
          <w:lang w:val="en-US"/>
        </w:rPr>
        <w:t>_Jinn-Harran-2010</w:t>
      </w:r>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61" w:name="_Hlk133328975"/>
            <w:r w:rsidRPr="007A4AC2">
              <w:rPr>
                <w:noProof/>
                <w:color w:val="00B050"/>
                <w:lang w:val="de-AT"/>
              </w:rPr>
              <w:t xml:space="preserve">mǝṭāriḥ </w:t>
            </w:r>
            <w:bookmarkEnd w:id="61"/>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62" w:name="_Hlk133329001"/>
            <w:r w:rsidRPr="007A4AC2">
              <w:rPr>
                <w:noProof/>
                <w:color w:val="00B050"/>
              </w:rPr>
              <w:t>čāṛa</w:t>
            </w:r>
            <w:bookmarkEnd w:id="62"/>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63"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63"/>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r>
        <w:rPr>
          <w:lang w:val="en-US"/>
        </w:rPr>
        <w:t>Urfa-077</w:t>
      </w:r>
      <w:r>
        <w:rPr>
          <w:lang w:val="en-US"/>
        </w:rPr>
        <w:t>b</w:t>
      </w:r>
      <w:r>
        <w:rPr>
          <w:lang w:val="en-US"/>
        </w:rPr>
        <w:t>_Jinn-Harran-2010</w:t>
      </w:r>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8"/>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9"/>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64"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64"/>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65" w:name="_Hlk133329582"/>
            <w:r w:rsidRPr="007A4AC2">
              <w:rPr>
                <w:noProof/>
                <w:color w:val="00B050"/>
                <w:lang w:val="en-US"/>
              </w:rPr>
              <w:t xml:space="preserve">Her mother and her father started to cry and went outside the village shouting, </w:t>
            </w:r>
            <w:bookmarkEnd w:id="65"/>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br w:type="page"/>
      </w:r>
    </w:p>
    <w:p w14:paraId="0E82F661" w14:textId="1E7A23BD" w:rsidR="0009792D" w:rsidRDefault="0009792D" w:rsidP="0009792D">
      <w:pPr>
        <w:pStyle w:val="Heading2"/>
        <w:rPr>
          <w:color w:val="FF0000"/>
          <w:lang w:val="en-US"/>
        </w:rPr>
      </w:pPr>
      <w:r>
        <w:rPr>
          <w:lang w:val="en-US"/>
        </w:rPr>
        <w:lastRenderedPageBreak/>
        <w:t>Urfa-077</w:t>
      </w:r>
      <w:r>
        <w:rPr>
          <w:lang w:val="en-US"/>
        </w:rPr>
        <w:t>c</w:t>
      </w:r>
      <w:r>
        <w:rPr>
          <w:lang w:val="en-US"/>
        </w:rPr>
        <w:t>_Jinn-Harran-2010</w:t>
      </w:r>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40"/>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1"/>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66" w:name="_Hlk132716189"/>
            <w:r w:rsidRPr="007A4AC2">
              <w:rPr>
                <w:noProof/>
                <w:color w:val="00B050"/>
                <w:lang w:val="de-AT"/>
              </w:rPr>
              <w:t xml:space="preserve">yčalliṭ </w:t>
            </w:r>
            <w:bookmarkEnd w:id="66"/>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r>
        <w:rPr>
          <w:lang w:val="en-US"/>
        </w:rPr>
        <w:lastRenderedPageBreak/>
        <w:t>Urfa-077</w:t>
      </w:r>
      <w:r>
        <w:rPr>
          <w:lang w:val="en-US"/>
        </w:rPr>
        <w:t>d</w:t>
      </w:r>
      <w:r>
        <w:rPr>
          <w:lang w:val="en-US"/>
        </w:rPr>
        <w:t>_Jinn-Harran-2010</w:t>
      </w:r>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2"/>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67" w:name="_Hlk132928643"/>
            <w:r w:rsidRPr="007A4AC2">
              <w:rPr>
                <w:noProof/>
                <w:color w:val="00B050"/>
                <w:lang w:val="en-US"/>
              </w:rPr>
              <w:t>qafaṣ w bāb w čilīt w-ᵊ</w:t>
            </w:r>
            <w:bookmarkStart w:id="68" w:name="_Hlk132716204"/>
            <w:r w:rsidRPr="007A4AC2">
              <w:rPr>
                <w:noProof/>
                <w:color w:val="00B050"/>
                <w:lang w:val="en-US"/>
              </w:rPr>
              <w:t xml:space="preserve">mčallit </w:t>
            </w:r>
            <w:bookmarkEnd w:id="68"/>
            <w:r w:rsidRPr="007A4AC2">
              <w:rPr>
                <w:noProof/>
                <w:color w:val="00B050"/>
                <w:lang w:val="en-US"/>
              </w:rPr>
              <w:t xml:space="preserve">ʕalē-he w yḥuṭṭ-ha b-al… aš-šubbāk. </w:t>
            </w:r>
            <w:bookmarkEnd w:id="67"/>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69" w:name="_Hlk132928668"/>
            <w:r w:rsidRPr="007A4AC2">
              <w:rPr>
                <w:color w:val="00B050"/>
                <w:lang w:val="en-US"/>
              </w:rPr>
              <w:t>he had made for her a cage with a door and a lock. He put her inside the fence and locked her</w:t>
            </w:r>
            <w:bookmarkEnd w:id="69"/>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77777777"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70"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70"/>
            <w:r w:rsidRPr="007A4AC2">
              <w:rPr>
                <w:noProof/>
                <w:color w:val="00B050"/>
                <w:lang w:val="en-US"/>
              </w:rPr>
              <w:t>. [narrative imperatives]</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71"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71"/>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r>
        <w:rPr>
          <w:lang w:val="en-US"/>
        </w:rPr>
        <w:t>Urfa-077</w:t>
      </w:r>
      <w:r>
        <w:rPr>
          <w:lang w:val="en-US"/>
        </w:rPr>
        <w:t>e</w:t>
      </w:r>
      <w:r>
        <w:rPr>
          <w:lang w:val="en-US"/>
        </w:rPr>
        <w:t>_Jinn-Harran-2010</w:t>
      </w:r>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7777777"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gul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72" w:name="_Hlk132714674"/>
            <w:r w:rsidRPr="007A4AC2">
              <w:rPr>
                <w:color w:val="00B050"/>
              </w:rPr>
              <w:t xml:space="preserve">šakil </w:t>
            </w:r>
            <w:bookmarkStart w:id="73" w:name="_Hlk132716217"/>
            <w:bookmarkEnd w:id="72"/>
            <w:r w:rsidRPr="007A4AC2">
              <w:rPr>
                <w:color w:val="00B050"/>
                <w:lang w:val="en-US"/>
              </w:rPr>
              <w:t>čalib</w:t>
            </w:r>
            <w:bookmarkEnd w:id="73"/>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r>
        <w:rPr>
          <w:lang w:val="en-US"/>
        </w:rPr>
        <w:t>Urfa-080_Gazelles_and_Jews-Harran-2010</w:t>
      </w:r>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3"/>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r>
        <w:rPr>
          <w:lang w:val="en-US"/>
        </w:rPr>
        <w:t>Urfa-081_Food_in_Former_Times-Harran-2010</w:t>
      </w:r>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470B28">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581A4E">
      <w:pPr>
        <w:pStyle w:val="List"/>
        <w:rPr>
          <w:rFonts w:cs="Arial"/>
          <w:b/>
          <w:bCs/>
          <w:iCs/>
          <w:sz w:val="26"/>
          <w:szCs w:val="28"/>
          <w:lang w:val="en-US"/>
        </w:rPr>
      </w:pPr>
      <w:bookmarkStart w:id="74" w:name="_Toc92633947"/>
      <w:bookmarkStart w:id="75" w:name="_Toc122628497"/>
      <w:bookmarkEnd w:id="74"/>
      <w:bookmarkEnd w:id="75"/>
      <w:r w:rsidRPr="00581A4E">
        <w:rPr>
          <w:rFonts w:cs="Arial"/>
          <w:b/>
          <w:bCs/>
          <w:iCs/>
          <w:sz w:val="26"/>
          <w:szCs w:val="28"/>
          <w:lang w:val="en-US"/>
        </w:rPr>
        <w:lastRenderedPageBreak/>
        <w:t>Urfa-085_Snake_in_the_Cistern-Harran-2010</w:t>
      </w:r>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 xml:space="preserve">as-sabiʕ mitxaṭṭm-u, as-sabiʕ inn-u </w:t>
            </w:r>
            <w:r w:rsidRPr="00753B9A">
              <w:rPr>
                <w:color w:val="00B050"/>
                <w:lang w:val="en-US"/>
              </w:rPr>
              <w:lastRenderedPageBreak/>
              <w:t>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 xml:space="preserve">gāḏ̣bitt-u ḥāṭṭīn-u b-al-ḥabis, mǝḥbisīn-u, yōm-in mǝḥbisīn-u, ḥābsīn-u ǧawwa, al ḥābs-u al-ḥākim, ḏīč as-sāʕa ta-ngūl al-wāli ḥābs-u </w:t>
            </w:r>
            <w:r w:rsidRPr="00753B9A">
              <w:rPr>
                <w:color w:val="00B050"/>
                <w:lang w:val="en-US"/>
              </w:rPr>
              <w:lastRenderedPageBreak/>
              <w:t>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hā muhur amhar ʕalē-he w-anṭī-k yā-ha w-anṭī-k ᵊḏhab-ak. yōm-inn-u mənṭi ḏhab-u gāyil l-al-ḥayye: ḥawwli! hāḏa ǧāyb-ill-u ʕalīǧe mḥawwil-he yḥuṭṭ-ha b-</w:t>
            </w:r>
            <w:r w:rsidRPr="00753B9A">
              <w:rPr>
                <w:color w:val="00B050"/>
                <w:lang w:val="en-US"/>
              </w:rPr>
              <w:lastRenderedPageBreak/>
              <w:t>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r>
        <w:rPr>
          <w:lang w:val="en-US"/>
        </w:rPr>
        <w:t>Urfa-087_Smide-Harran-2010</w:t>
      </w:r>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76" w:name="_Hlk132716234"/>
            <w:r w:rsidRPr="001D6CE9">
              <w:rPr>
                <w:color w:val="00B050"/>
                <w:lang w:val="es-ES_tradnl"/>
              </w:rPr>
              <w:t>čalēt</w:t>
            </w:r>
            <w:bookmarkEnd w:id="7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r>
        <w:rPr>
          <w:lang w:val="es-ES_tradnl"/>
        </w:rPr>
        <w:t>Urfa-092_Sultan_Murad-Harran-2010</w:t>
      </w:r>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w:t>
            </w:r>
            <w:r w:rsidRPr="008F0BFF">
              <w:rPr>
                <w:noProof/>
                <w:color w:val="00B050"/>
                <w:lang w:val="de-AT"/>
              </w:rPr>
              <w:lastRenderedPageBreak/>
              <w:t>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lastRenderedPageBreak/>
              <w:t xml:space="preserve">His situation and his country were weak. Weak </w:t>
            </w:r>
            <w:r w:rsidRPr="008F0BFF">
              <w:rPr>
                <w:noProof/>
                <w:color w:val="00B050"/>
                <w:lang w:val="en-US"/>
              </w:rPr>
              <w:lastRenderedPageBreak/>
              <w:t>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lastRenderedPageBreak/>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77" w:name="_Hlk90992979"/>
            <w:r w:rsidRPr="008F0BFF">
              <w:rPr>
                <w:noProof/>
                <w:color w:val="00B050"/>
                <w:lang w:val="en-US"/>
              </w:rPr>
              <w:t>mašġūḷa</w:t>
            </w:r>
            <w:bookmarkEnd w:id="77"/>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78" w:name="_Hlk131069755"/>
            <w:r w:rsidRPr="008F0BFF">
              <w:rPr>
                <w:color w:val="00B050"/>
              </w:rPr>
              <w:t>inčād ᵊtrīd xāṯir zād anṭī-k saṭəl</w:t>
            </w:r>
            <w:bookmarkEnd w:id="78"/>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79" w:name="_Hlk131069768"/>
            <w:r w:rsidRPr="008F0BFF">
              <w:rPr>
                <w:noProof/>
                <w:color w:val="00B050"/>
                <w:lang w:val="en-US"/>
              </w:rPr>
              <w:t>if you want more yoghurt I’ll give you a whole bucket</w:t>
            </w:r>
            <w:bookmarkEnd w:id="79"/>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t>2.23</w:t>
            </w:r>
          </w:p>
        </w:tc>
        <w:tc>
          <w:tcPr>
            <w:tcW w:w="3969" w:type="dxa"/>
          </w:tcPr>
          <w:p w14:paraId="5EC0B96A" w14:textId="77777777" w:rsidR="004766D2" w:rsidRPr="008F0BFF" w:rsidRDefault="004766D2" w:rsidP="00763CEC">
            <w:pPr>
              <w:rPr>
                <w:noProof/>
                <w:color w:val="00B050"/>
                <w:lang w:val="en-US"/>
              </w:rPr>
            </w:pPr>
            <w:bookmarkStart w:id="80" w:name="_Hlk90995031"/>
            <w:r w:rsidRPr="008F0BFF">
              <w:rPr>
                <w:noProof/>
                <w:color w:val="00B050"/>
                <w:lang w:val="en-US"/>
              </w:rPr>
              <w:t>waḷḷa</w:t>
            </w:r>
            <w:bookmarkEnd w:id="80"/>
            <w:r w:rsidRPr="008F0BFF">
              <w:rPr>
                <w:noProof/>
                <w:color w:val="00B050"/>
                <w:lang w:val="en-US"/>
              </w:rPr>
              <w:t xml:space="preserve"> gāyil “bēt-i āni, mā tindall bēt-i bass </w:t>
            </w:r>
            <w:r w:rsidRPr="008F0BFF">
              <w:rPr>
                <w:noProof/>
                <w:color w:val="00B050"/>
                <w:lang w:val="en-US"/>
              </w:rPr>
              <w:lastRenderedPageBreak/>
              <w:t xml:space="preserve">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lastRenderedPageBreak/>
              <w:t xml:space="preserve">“My house,” he said, “You don’t know my </w:t>
            </w:r>
            <w:r w:rsidRPr="008F0BFF">
              <w:rPr>
                <w:noProof/>
                <w:color w:val="00B050"/>
                <w:lang w:val="en-US"/>
              </w:rPr>
              <w:lastRenderedPageBreak/>
              <w:t>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lastRenderedPageBreak/>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4"/>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mā tʕallim-ni wal albāriḥ āni agūl aš-šāyib </w:t>
            </w:r>
            <w:r w:rsidRPr="008F0BFF">
              <w:rPr>
                <w:noProof/>
                <w:color w:val="00B050"/>
                <w:lang w:val="en-US"/>
              </w:rPr>
              <w:lastRenderedPageBreak/>
              <w:t>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tell me about this. Yesterday I thought you are </w:t>
            </w:r>
            <w:r w:rsidRPr="008F0BFF">
              <w:rPr>
                <w:noProof/>
                <w:color w:val="00B050"/>
                <w:lang w:val="en-US"/>
              </w:rPr>
              <w:lastRenderedPageBreak/>
              <w:t xml:space="preserve">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81" w:name="_Hlk145685616"/>
            <w:r w:rsidRPr="008F0BFF">
              <w:rPr>
                <w:color w:val="00B050"/>
                <w:lang w:val="en-US"/>
              </w:rPr>
              <w:t>tṭawwaʕ-hum</w:t>
            </w:r>
            <w:r w:rsidRPr="008F0BFF">
              <w:rPr>
                <w:noProof/>
                <w:color w:val="00B050"/>
                <w:lang w:val="en-US"/>
              </w:rPr>
              <w:t xml:space="preserve"> [tṭawwaḥ-ḥum]</w:t>
            </w:r>
            <w:bookmarkEnd w:id="81"/>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82" w:name="_Hlk145685644"/>
            <w:r w:rsidRPr="008F0BFF">
              <w:rPr>
                <w:noProof/>
                <w:color w:val="00B050"/>
                <w:lang w:val="en-US"/>
              </w:rPr>
              <w:t>make them to be obedient</w:t>
            </w:r>
            <w:bookmarkEnd w:id="82"/>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tiǧūn hēne b-as-sarāy, aḏ̣-ḏ̣uhur hēne arīd-</w:t>
            </w:r>
            <w:r w:rsidRPr="008F0BFF">
              <w:rPr>
                <w:noProof/>
                <w:color w:val="00B050"/>
                <w:lang w:val="en-US"/>
              </w:rPr>
              <w:lastRenderedPageBreak/>
              <w:t xml:space="preserve">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w:t>
            </w:r>
            <w:r w:rsidRPr="008F0BFF">
              <w:rPr>
                <w:noProof/>
                <w:color w:val="00B050"/>
                <w:lang w:val="en-US"/>
              </w:rPr>
              <w:lastRenderedPageBreak/>
              <w:t>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5"/>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rūs, al-xabar rāyiḥ ʕala 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lastRenderedPageBreak/>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83" w:name="_Hlk145688643"/>
            <w:r w:rsidRPr="008F0BFF">
              <w:rPr>
                <w:noProof/>
                <w:color w:val="00B050"/>
                <w:lang w:val="en-US"/>
              </w:rPr>
              <w:t>ǧuwāsīs-ne kull-ha ḏabaḥ-ḥa</w:t>
            </w:r>
            <w:bookmarkEnd w:id="83"/>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470B28">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r>
        <w:rPr>
          <w:lang w:val="en-US"/>
        </w:rPr>
        <w:lastRenderedPageBreak/>
        <w:t>Urfa-094_Three_Advices-Harran-2010</w:t>
      </w:r>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84" w:name="_Hlk132906922"/>
            <w:r w:rsidRPr="00FE7E5C">
              <w:rPr>
                <w:iCs/>
                <w:noProof/>
                <w:color w:val="00B050"/>
                <w:lang w:val="en-US"/>
              </w:rPr>
              <w:t xml:space="preserve">ugḏ̣ub-u w ǧāy ʕala … gām rād ʕala blād-u </w:t>
            </w:r>
            <w:bookmarkEnd w:id="84"/>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85" w:name="_Hlk132906969"/>
            <w:r w:rsidRPr="00FE7E5C">
              <w:rPr>
                <w:color w:val="00B050"/>
              </w:rPr>
              <w:t>He got himself ready and wanted to return to his homeland</w:t>
            </w:r>
            <w:bookmarkEnd w:id="85"/>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86" w:name="_Hlk146620824"/>
            <w:r w:rsidRPr="00721F0B">
              <w:rPr>
                <w:iCs/>
                <w:noProof/>
                <w:color w:val="00B050"/>
                <w:lang w:val="en-US"/>
              </w:rPr>
              <w:t>iš-maktūb b-al-ġadar haḏāk yṣīr.”</w:t>
            </w:r>
            <w:bookmarkEnd w:id="86"/>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87" w:name="_Hlk146620838"/>
            <w:r w:rsidRPr="00721F0B">
              <w:rPr>
                <w:color w:val="00B050"/>
              </w:rPr>
              <w:t>what is written in destiny that will happen.”</w:t>
            </w:r>
            <w:bookmarkEnd w:id="87"/>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88" w:name="_Hlk144293070"/>
            <w:r w:rsidRPr="006F2BB8">
              <w:rPr>
                <w:color w:val="00B050"/>
                <w:lang w:val="en-US"/>
              </w:rPr>
              <w:t>“yaʕni b-al-qadar, šinu ṣāyir yṣīr haḏāk yṣīr</w:t>
            </w:r>
            <w:bookmarkEnd w:id="88"/>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89"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89"/>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r>
        <w:t>Urfa-097_Three_Daughters-Harran-2010</w:t>
      </w:r>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90"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90"/>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91"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91"/>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92" w:name="_Hlk132926833"/>
            <w:r w:rsidRPr="006D2FD8">
              <w:rPr>
                <w:color w:val="00B050"/>
                <w:lang w:val="en-US" w:bidi="ar-OM"/>
              </w:rPr>
              <w:t xml:space="preserve">afṭan ʕalē-k </w:t>
            </w:r>
            <w:bookmarkEnd w:id="92"/>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r>
        <w:rPr>
          <w:lang w:val="en-US"/>
        </w:rPr>
        <w:t>Urfa-098_Young_Woman-Harran-2010</w:t>
      </w:r>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93"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93"/>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94" w:name="_Hlk132907369"/>
            <w:r w:rsidRPr="00633F0C">
              <w:rPr>
                <w:noProof/>
                <w:color w:val="00B050"/>
                <w:lang w:val="en-US"/>
              </w:rPr>
              <w:t>When she came back home</w:t>
            </w:r>
            <w:bookmarkEnd w:id="94"/>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6"/>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470B28">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r>
        <w:rPr>
          <w:lang w:val="en-US"/>
        </w:rPr>
        <w:lastRenderedPageBreak/>
        <w:t>Urfa-105_Life_in_Former_Times-Harran-2010</w:t>
      </w:r>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7"/>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95" w:name="_Hlk132910577"/>
            <w:r w:rsidRPr="00605461">
              <w:rPr>
                <w:iCs/>
                <w:noProof/>
                <w:color w:val="00B050"/>
                <w:lang w:val="en-US"/>
              </w:rPr>
              <w:t>We slept two hours, and then got up and fed the cows</w:t>
            </w:r>
            <w:bookmarkEnd w:id="95"/>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8"/>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470B28">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r>
        <w:rPr>
          <w:lang w:val="en-US"/>
        </w:rPr>
        <w:lastRenderedPageBreak/>
        <w:t>Urfa-106_Visa_in_Ankara-Harran-2010</w:t>
      </w:r>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96" w:name="_Hlk132640038"/>
            <w:r w:rsidRPr="00380351">
              <w:rPr>
                <w:iCs/>
                <w:noProof/>
                <w:color w:val="00B050"/>
                <w:lang w:val="en-US"/>
              </w:rPr>
              <w:t xml:space="preserve">rčibit </w:t>
            </w:r>
            <w:bookmarkEnd w:id="96"/>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r>
        <w:rPr>
          <w:lang w:val="en-US"/>
        </w:rPr>
        <w:t>Urfa-107_Cotton_Business-Harran-2010</w:t>
      </w:r>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9"/>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97" w:name="_Hlk132716269"/>
            <w:r w:rsidRPr="0009695F">
              <w:rPr>
                <w:iCs/>
                <w:noProof/>
                <w:color w:val="00B050"/>
                <w:lang w:val="en-US"/>
              </w:rPr>
              <w:t>čaḏḏāb</w:t>
            </w:r>
            <w:bookmarkEnd w:id="97"/>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50"/>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98" w:name="_Hlk132927013"/>
            <w:r w:rsidRPr="0009695F">
              <w:rPr>
                <w:iCs/>
                <w:noProof/>
                <w:color w:val="00B050"/>
                <w:lang w:val="en-US"/>
              </w:rPr>
              <w:t>gə</w:t>
            </w:r>
            <w:bookmarkStart w:id="99" w:name="_Hlk132920272"/>
            <w:r w:rsidRPr="0009695F">
              <w:rPr>
                <w:iCs/>
                <w:noProof/>
                <w:color w:val="00B050"/>
                <w:lang w:val="en-US"/>
              </w:rPr>
              <w:t>ḏ̣</w:t>
            </w:r>
            <w:bookmarkEnd w:id="99"/>
            <w:r w:rsidRPr="0009695F">
              <w:rPr>
                <w:iCs/>
                <w:noProof/>
                <w:color w:val="00B050"/>
                <w:lang w:val="en-US"/>
              </w:rPr>
              <w:t xml:space="preserve">abne ʕād w-tərakne š-šuġul ḏa. </w:t>
            </w:r>
            <w:bookmarkEnd w:id="98"/>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00" w:name="_Hlk132927044"/>
            <w:r w:rsidRPr="0009695F">
              <w:rPr>
                <w:color w:val="00B050"/>
                <w:lang w:val="en-US"/>
              </w:rPr>
              <w:t>So we left that business</w:t>
            </w:r>
            <w:bookmarkEnd w:id="100"/>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77777777" w:rsidR="00AD69AF" w:rsidRPr="0009695F" w:rsidRDefault="00AD69AF" w:rsidP="00763CEC">
            <w:pPr>
              <w:rPr>
                <w:iCs/>
                <w:noProof/>
                <w:color w:val="00B050"/>
                <w:lang w:val="en-US"/>
              </w:rPr>
            </w:pPr>
            <w:r w:rsidRPr="0009695F">
              <w:rPr>
                <w:iCs/>
                <w:noProof/>
                <w:color w:val="00B050"/>
                <w:lang w:val="en-US"/>
              </w:rPr>
              <w:t>hāk xālo bīḥ-he (&lt; bīʕ-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01" w:name="_Hlk132716286"/>
            <w:r w:rsidRPr="0009695F">
              <w:rPr>
                <w:iCs/>
                <w:noProof/>
                <w:color w:val="00B050"/>
                <w:lang w:val="en-US"/>
              </w:rPr>
              <w:t>čalā-ni</w:t>
            </w:r>
            <w:bookmarkEnd w:id="101"/>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02" w:name="_Hlk132716298"/>
            <w:r w:rsidRPr="0009695F">
              <w:rPr>
                <w:iCs/>
                <w:noProof/>
                <w:color w:val="00B050"/>
                <w:lang w:val="en-US"/>
              </w:rPr>
              <w:t xml:space="preserve">mčassiʕ </w:t>
            </w:r>
            <w:bookmarkEnd w:id="102"/>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4D2D8CB8" w14:textId="77777777" w:rsidR="00AD69AF" w:rsidRPr="0009695F" w:rsidRDefault="00AD69AF" w:rsidP="00763CEC">
            <w:pPr>
              <w:rPr>
                <w:iCs/>
                <w:noProof/>
                <w:color w:val="00B050"/>
                <w:lang w:val="en-US"/>
              </w:rPr>
            </w:pPr>
            <w:r w:rsidRPr="0009695F">
              <w:rPr>
                <w:iCs/>
                <w:noProof/>
                <w:color w:val="00B050"/>
                <w:lang w:val="en-US"/>
              </w:rPr>
              <w:t xml:space="preserve">ᵊfhimit axū-y mū? aṣ-ṣaġlam. millit-ne zād aṣ-ṣaġlam, ʕammo, mā tinṭī-´. </w:t>
            </w:r>
          </w:p>
          <w:p w14:paraId="677C442F" w14:textId="77777777" w:rsidR="00AD69AF" w:rsidRPr="0009695F" w:rsidRDefault="00AD69AF" w:rsidP="00763CEC">
            <w:pPr>
              <w:rPr>
                <w:iCs/>
                <w:noProof/>
                <w:color w:val="00B050"/>
                <w:lang w:val="en-US"/>
              </w:rPr>
            </w:pP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03" w:name="_Hlk143527063"/>
            <w:r w:rsidRPr="0009695F">
              <w:rPr>
                <w:iCs/>
                <w:noProof/>
                <w:color w:val="00B050"/>
                <w:lang w:val="en-US"/>
              </w:rPr>
              <w:t>qardaš ʕugub ʕašər tiyyām anṭī-k məṣārīy-ak”</w:t>
            </w:r>
            <w:bookmarkEnd w:id="103"/>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04" w:name="_Hlk143527080"/>
            <w:r w:rsidRPr="0009695F">
              <w:rPr>
                <w:color w:val="00B050"/>
                <w:lang w:val="en-US" w:bidi="ar-OM"/>
              </w:rPr>
              <w:t>my brother, I will give you your money after ten days</w:t>
            </w:r>
            <w:bookmarkEnd w:id="104"/>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05" w:name="_Hlk132715181"/>
            <w:r w:rsidRPr="0009695F">
              <w:rPr>
                <w:iCs/>
                <w:noProof/>
                <w:color w:val="00B050"/>
                <w:lang w:val="en-US"/>
              </w:rPr>
              <w:t xml:space="preserve">čuruk </w:t>
            </w:r>
            <w:bookmarkEnd w:id="105"/>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r>
        <w:rPr>
          <w:lang w:val="en-US"/>
        </w:rPr>
        <w:t>Urfa-110_Salim_az-Zir-Harran-2010</w:t>
      </w:r>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06" w:name="_Hlk132640047"/>
            <w:r w:rsidRPr="0057586E">
              <w:rPr>
                <w:color w:val="00B050"/>
              </w:rPr>
              <w:t xml:space="preserve">rčib </w:t>
            </w:r>
            <w:bookmarkEnd w:id="106"/>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07" w:name="_Hlk132716319"/>
            <w:r w:rsidRPr="0057586E">
              <w:rPr>
                <w:color w:val="00B050"/>
              </w:rPr>
              <w:t xml:space="preserve">čalinn-u </w:t>
            </w:r>
            <w:bookmarkEnd w:id="107"/>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08" w:name="_Hlk143527127"/>
            <w:r w:rsidRPr="0057586E">
              <w:rPr>
                <w:color w:val="00B050"/>
              </w:rPr>
              <w:t xml:space="preserve">āni kull-he </w:t>
            </w:r>
            <w:bookmarkStart w:id="109" w:name="_Hlk132716332"/>
            <w:r w:rsidRPr="0057586E">
              <w:rPr>
                <w:color w:val="00B050"/>
              </w:rPr>
              <w:t xml:space="preserve">čattafit-he </w:t>
            </w:r>
            <w:bookmarkEnd w:id="109"/>
            <w:r w:rsidRPr="0057586E">
              <w:rPr>
                <w:color w:val="00B050"/>
              </w:rPr>
              <w:lastRenderedPageBreak/>
              <w:t>w ǧaʕad aḏbaḥ-he miššān ač-čaḥaš</w:t>
            </w:r>
            <w:bookmarkEnd w:id="108"/>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10" w:name="_Hlk143527170"/>
            <w:r w:rsidRPr="0057586E">
              <w:rPr>
                <w:color w:val="00B050"/>
              </w:rPr>
              <w:t xml:space="preserve">I have tied all those lions and I </w:t>
            </w:r>
            <w:r w:rsidRPr="0057586E">
              <w:rPr>
                <w:color w:val="00B050"/>
              </w:rPr>
              <w:lastRenderedPageBreak/>
              <w:t xml:space="preserve">will kill them because of the donkey. </w:t>
            </w:r>
            <w:bookmarkEnd w:id="110"/>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11" w:name="_Hlk132716343"/>
            <w:r w:rsidRPr="0057586E">
              <w:rPr>
                <w:color w:val="00B050"/>
              </w:rPr>
              <w:t>itičattaf</w:t>
            </w:r>
            <w:bookmarkEnd w:id="111"/>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12" w:name="_Hlk132716350"/>
            <w:r w:rsidRPr="0057586E">
              <w:rPr>
                <w:color w:val="00B050"/>
              </w:rPr>
              <w:t xml:space="preserve">mčattaf. </w:t>
            </w:r>
            <w:bookmarkEnd w:id="112"/>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r>
        <w:t>Urfa-112_Tall_Nasir-Harran-2010</w:t>
      </w:r>
    </w:p>
    <w:p w14:paraId="34D04C2D" w14:textId="77777777" w:rsidR="00AD69AF" w:rsidRDefault="00AD69AF" w:rsidP="00AD69AF">
      <w:bookmarkStart w:id="113" w:name="_Toc122368703"/>
      <w:bookmarkEnd w:id="113"/>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77777777" w:rsidR="00AD69AF" w:rsidRPr="00BA4635" w:rsidRDefault="00AD69AF"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sidRPr="00490FAB">
              <w:rPr>
                <w:noProof/>
                <w:color w:val="00B050"/>
              </w:rPr>
              <w:br/>
              <w:t>mǝn fōg diǧil-ha, mǝn fōg diǧil-ha</w:t>
            </w:r>
            <w:r w:rsidRPr="00490FAB">
              <w:rPr>
                <w:color w:val="00B050"/>
              </w:rPr>
              <w:br/>
              <w:t>kull al-ʕaǧādīy yassarat</w:t>
            </w:r>
            <w:r w:rsidRPr="00490FAB">
              <w:rPr>
                <w:color w:val="00B050"/>
              </w:rPr>
              <w:b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1"/>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77777777" w:rsidR="00AD69AF" w:rsidRPr="00E809BE" w:rsidRDefault="00AD69AF"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 ǧidd-</w:t>
            </w:r>
            <w:r w:rsidRPr="00E809BE">
              <w:rPr>
                <w:noProof/>
                <w:color w:val="00B050"/>
                <w:vertAlign w:val="superscript"/>
              </w:rPr>
              <w:t> </w:t>
            </w:r>
            <w:r w:rsidRPr="00E809BE">
              <w:rPr>
                <w:color w:val="00B050"/>
              </w:rPr>
              <w:t>i</w:t>
            </w:r>
            <w:r w:rsidRPr="00E809BE">
              <w:rPr>
                <w:noProof/>
                <w:color w:val="00B050"/>
              </w:rPr>
              <w:t xml:space="preserve">na ḏbuḥ-u, wa-Čill darrab-u min Sūriyye hīčiḏ. </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r>
        <w:t>Urfa-115_Camel-Harran-2010</w:t>
      </w:r>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14" w:name="_Hlk132714741"/>
            <w:r w:rsidRPr="0057586E">
              <w:rPr>
                <w:color w:val="00B050"/>
                <w:lang w:val="en-US" w:bidi="ar-OM"/>
              </w:rPr>
              <w:t xml:space="preserve">inkisar. </w:t>
            </w:r>
            <w:bookmarkEnd w:id="114"/>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r>
        <w:t>Urfa-119_Engagement-Harran-2010</w:t>
      </w:r>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1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1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16" w:name="_Hlk143527325"/>
            <w:r w:rsidRPr="008D2500">
              <w:rPr>
                <w:color w:val="00B050"/>
                <w:lang w:val="en-US" w:bidi="ar-OM"/>
              </w:rPr>
              <w:t>This one is reserved for me, I will not give her away even if I cause to let her die at her home. I will cause to let her die at home, at her mother’s</w:t>
            </w:r>
            <w:bookmarkEnd w:id="11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r>
        <w:rPr>
          <w:lang w:val="en-US"/>
        </w:rPr>
        <w:lastRenderedPageBreak/>
        <w:t>Urfa-120_Cross_Marriage-Harran-2010</w:t>
      </w:r>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r>
        <w:rPr>
          <w:lang w:val="en-US"/>
        </w:rPr>
        <w:t>Urfa-122_Nimrod-Harran-2010</w:t>
      </w:r>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17" w:name="_Hlk131074556"/>
            <w:r w:rsidRPr="00C54F26">
              <w:rPr>
                <w:noProof/>
                <w:color w:val="00B050"/>
                <w:lang w:val="en-US"/>
              </w:rPr>
              <w:t>mā aslam yēlōn-u muslim daha zēn ṣār, amma Namrūd!</w:t>
            </w:r>
            <w:bookmarkEnd w:id="117"/>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18" w:name="_Hlk131074580"/>
            <w:r w:rsidRPr="00C54F26">
              <w:rPr>
                <w:color w:val="00B050"/>
              </w:rPr>
              <w:t>he did not become Muslim. If he had become a Muslim it had been better</w:t>
            </w:r>
            <w:bookmarkEnd w:id="118"/>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19" w:name="_Hlk143527387"/>
            <w:r w:rsidRPr="00C54F26">
              <w:rPr>
                <w:noProof/>
                <w:color w:val="00B050"/>
                <w:lang w:val="it-IT"/>
              </w:rPr>
              <w:t xml:space="preserve">bagga, bagga trīd tiḏbaḥ Namrūd. </w:t>
            </w:r>
            <w:bookmarkEnd w:id="119"/>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20" w:name="_Hlk91607161"/>
            <w:r w:rsidRPr="00C54F26">
              <w:rPr>
                <w:color w:val="00B050"/>
                <w:lang w:val="it-IT"/>
              </w:rPr>
              <w:t>aṛ-ṛamil</w:t>
            </w:r>
            <w:bookmarkEnd w:id="120"/>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21" w:name="_Hlk143527406"/>
            <w:r w:rsidRPr="00C54F26">
              <w:rPr>
                <w:color w:val="00B050"/>
                <w:lang w:val="en-US"/>
              </w:rPr>
              <w:t xml:space="preserve">a mosquito, a mosquito will kill Nimrod. </w:t>
            </w:r>
            <w:bookmarkEnd w:id="121"/>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22" w:name="_Hlk91607300"/>
            <w:r w:rsidRPr="009801C6">
              <w:rPr>
                <w:noProof/>
                <w:color w:val="00B050"/>
                <w:lang w:val="en-US"/>
              </w:rPr>
              <w:t>baṛṛa</w:t>
            </w:r>
            <w:bookmarkEnd w:id="122"/>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23" w:name="_Hlk132714654"/>
            <w:r w:rsidRPr="009801C6">
              <w:rPr>
                <w:noProof/>
                <w:color w:val="00B050"/>
                <w:lang w:val="en-US"/>
              </w:rPr>
              <w:t xml:space="preserve">šakle </w:t>
            </w:r>
            <w:bookmarkEnd w:id="123"/>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24"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24"/>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25" w:name="_Hlk143527510"/>
            <w:bookmarkStart w:id="126" w:name="_Hlk143527489"/>
            <w:r w:rsidRPr="0049353B">
              <w:rPr>
                <w:color w:val="00B050"/>
                <w:lang w:val="en-US"/>
              </w:rPr>
              <w:t>One day more and he will die indeed!</w:t>
            </w:r>
            <w:bookmarkEnd w:id="125"/>
            <w:r w:rsidRPr="0049353B">
              <w:rPr>
                <w:color w:val="00B050"/>
                <w:lang w:val="en-US"/>
              </w:rPr>
              <w:t xml:space="preserve">” </w:t>
            </w:r>
            <w:bookmarkEnd w:id="126"/>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27" w:name="_Hlk132639989"/>
            <w:r w:rsidRPr="0049353B">
              <w:rPr>
                <w:noProof/>
                <w:color w:val="00B050"/>
                <w:lang w:val="en-US"/>
              </w:rPr>
              <w:t>yraččbūn</w:t>
            </w:r>
            <w:bookmarkEnd w:id="127"/>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pPr>
        <w:pStyle w:val="BodyText2"/>
        <w:spacing w:line="240" w:lineRule="auto"/>
        <w:rPr>
          <w:rFonts w:cs="Arial"/>
          <w:b/>
          <w:bCs/>
          <w:iCs/>
          <w:sz w:val="26"/>
          <w:szCs w:val="28"/>
          <w:u w:val="none"/>
          <w:lang w:val="en-US"/>
        </w:rPr>
      </w:pPr>
      <w:r w:rsidRPr="00407025">
        <w:rPr>
          <w:rFonts w:cs="Arial"/>
          <w:b/>
          <w:bCs/>
          <w:iCs/>
          <w:sz w:val="26"/>
          <w:szCs w:val="28"/>
          <w:u w:val="none"/>
          <w:lang w:val="en-US"/>
        </w:rPr>
        <w:lastRenderedPageBreak/>
        <w:t>Urfa-123_Stealing_Boy_P1-Harran-2010</w:t>
      </w:r>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28"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28"/>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29" w:name="_Hlk132921912"/>
            <w:r>
              <w:rPr>
                <w:color w:val="00B050"/>
                <w:lang w:val="en-US" w:bidi="ar-OM"/>
              </w:rPr>
              <w:t xml:space="preserve">(Then) he goes and steals the eggs from his neighbours and his mother again says, </w:t>
            </w:r>
            <w:bookmarkEnd w:id="129"/>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04511EA2" w14:textId="095CBB4C" w:rsidR="00407025" w:rsidRDefault="00407025">
      <w:r w:rsidRPr="00407025">
        <w:lastRenderedPageBreak/>
        <w:t>Urfa-12</w:t>
      </w:r>
      <w:r>
        <w:t>4</w:t>
      </w:r>
      <w:r w:rsidRPr="00407025">
        <w:t>_Stealing_Boy_P1-Harran-2010</w:t>
      </w:r>
    </w:p>
    <w:p w14:paraId="3F94262F" w14:textId="77777777" w:rsidR="00407025" w:rsidRDefault="00407025"/>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30"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31" w:name="_Hlk132912135"/>
            <w:r>
              <w:rPr>
                <w:color w:val="00B050"/>
                <w:lang w:val="en-US" w:bidi="ar-OM"/>
              </w:rPr>
              <w:t>When they brought him the chicken he opened his mouth and put its head in his mouth. Then he bit it off. He cut off the chicken’s head</w:t>
            </w:r>
            <w:bookmarkEnd w:id="131"/>
            <w:r>
              <w:rPr>
                <w:color w:val="00B050"/>
                <w:lang w:val="en-US" w:bidi="ar-OM"/>
              </w:rPr>
              <w:t xml:space="preserve"> completely.</w:t>
            </w:r>
            <w:bookmarkEnd w:id="130"/>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r>
        <w:t>Urfa-125_Coffee-Harran-2010</w:t>
      </w:r>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32" w:name="_Hlk143527551"/>
            <w:r w:rsidRPr="003B5D60">
              <w:rPr>
                <w:color w:val="00B050"/>
                <w:lang w:val="en-US"/>
              </w:rPr>
              <w:t>min hēn ṛāyiḥ gāyil: āni arīd agḏ̣ub dār aš-šēx w-arīd āni asāwi ghawa</w:t>
            </w:r>
            <w:bookmarkEnd w:id="132"/>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33" w:name="_Hlk143527565"/>
            <w:r w:rsidRPr="003B5D60">
              <w:rPr>
                <w:color w:val="00B050"/>
                <w:lang w:val="en-US" w:bidi="ar-OM"/>
              </w:rPr>
              <w:t>I will leave from here, will take the sheikh’s house and I will make coffee.”</w:t>
            </w:r>
            <w:bookmarkEnd w:id="133"/>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34" w:name="_Hlk132715131"/>
            <w:r w:rsidRPr="00EE154A">
              <w:rPr>
                <w:color w:val="00B050"/>
              </w:rPr>
              <w:t>čibīre</w:t>
            </w:r>
            <w:bookmarkEnd w:id="134"/>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35" w:name="_Hlk153806200"/>
            <w:r w:rsidRPr="00EE154A">
              <w:rPr>
                <w:color w:val="00B050"/>
                <w:lang w:val="en-US"/>
              </w:rPr>
              <w:t>bass yēlōn-ak minte ḥāṭṭ hal-ḥabbtēn aš-šiʕīr ᵊbgaḷᵊb-ha daha zēn ṣārat.”</w:t>
            </w:r>
            <w:bookmarkEnd w:id="135"/>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36" w:name="_Hlk153806213"/>
            <w:r w:rsidRPr="00EE154A">
              <w:rPr>
                <w:color w:val="00B050"/>
                <w:lang w:val="en-US" w:bidi="ar-OM"/>
              </w:rPr>
              <w:t>However, if you had not put these two grains of barley into it, it would be even better</w:t>
            </w:r>
            <w:bookmarkEnd w:id="136"/>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r>
        <w:rPr>
          <w:lang w:val="en-US"/>
        </w:rPr>
        <w:t>Urfa-133_Sheikh_Musa-Harran-2013</w:t>
      </w:r>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37" w:name="_Hlk131074621"/>
            <w:r w:rsidRPr="00C67870">
              <w:rPr>
                <w:color w:val="00B050"/>
                <w:lang w:val="en-US"/>
              </w:rPr>
              <w:t>inte kalām-ak daha maqbūl</w:t>
            </w:r>
            <w:bookmarkEnd w:id="137"/>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38" w:name="_Hlk131074630"/>
            <w:r w:rsidRPr="00C67870">
              <w:rPr>
                <w:color w:val="00B050"/>
                <w:lang w:val="en-US"/>
              </w:rPr>
              <w:t>Your words are even more agreeable.</w:t>
            </w:r>
            <w:bookmarkEnd w:id="138"/>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r>
        <w:rPr>
          <w:lang w:val="en-US"/>
        </w:rPr>
        <w:t>Urfa-136_Cigkofte-Harran-2013</w:t>
      </w:r>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39" w:name="_Hlk131074676"/>
            <w:r w:rsidRPr="00F978C8">
              <w:rPr>
                <w:iCs/>
                <w:noProof/>
                <w:color w:val="00B050"/>
                <w:lang w:val="en-US"/>
              </w:rPr>
              <w:t>w šift al-mīǧant az-ziqīre awwali daha ṣṣīr axēr.</w:t>
            </w:r>
            <w:bookmarkEnd w:id="139"/>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40" w:name="_Hlk131074695"/>
            <w:r w:rsidRPr="00F978C8">
              <w:rPr>
                <w:color w:val="00B050"/>
                <w:lang w:val="en-US"/>
              </w:rPr>
              <w:t>In former times it became better</w:t>
            </w:r>
            <w:bookmarkEnd w:id="140"/>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F57617">
      <w:pPr>
        <w:pStyle w:val="List"/>
        <w:rPr>
          <w:rFonts w:cs="Arial"/>
          <w:b/>
          <w:bCs/>
          <w:iCs/>
          <w:sz w:val="26"/>
          <w:szCs w:val="28"/>
          <w:lang w:val="en-US"/>
        </w:rPr>
      </w:pPr>
      <w:r w:rsidRPr="00F57617">
        <w:rPr>
          <w:rFonts w:cs="Arial"/>
          <w:b/>
          <w:bCs/>
          <w:iCs/>
          <w:sz w:val="26"/>
          <w:szCs w:val="28"/>
          <w:lang w:val="en-US"/>
        </w:rPr>
        <w:t>Urfa-139_Lahmacun-Harran-2013</w:t>
      </w:r>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2"/>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ysahhlūn-u w yiswūn-u yiǧi ḥāḏ̣ir, </w:t>
            </w:r>
            <w:r w:rsidRPr="002B6DF6">
              <w:rPr>
                <w:color w:val="00B050"/>
              </w:rPr>
              <w:t>hāḏa</w:t>
            </w:r>
            <w:r w:rsidRPr="002B6DF6">
              <w:rPr>
                <w:color w:val="00B050"/>
                <w:lang w:val="en-US"/>
              </w:rPr>
              <w:t xml:space="preserve"> en qōlay hēne yemeg-ne hēne, en basīṭ w </w:t>
            </w:r>
            <w:r w:rsidRPr="002B6DF6">
              <w:rPr>
                <w:color w:val="00B050"/>
                <w:lang w:val="en-US"/>
              </w:rPr>
              <w:lastRenderedPageBreak/>
              <w:t>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lastRenderedPageBreak/>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r>
        <w:rPr>
          <w:lang w:val="en-US"/>
        </w:rPr>
        <w:t>Urfa-140_Biyat-Harran-2013</w:t>
      </w:r>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yaʕni mū alle aš-šēx aṣ-ṣāliḥ zād ybayyit 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t xml:space="preserve">I mean not necessarily the sheikh. Any 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lastRenderedPageBreak/>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r>
        <w:rPr>
          <w:lang w:val="en-US"/>
        </w:rPr>
        <w:t>Urfa-150_Iclikofte-Harran-2014</w:t>
      </w:r>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41" w:name="_Hlk130563484"/>
            <w:r w:rsidRPr="006D08B6">
              <w:rPr>
                <w:color w:val="00B050"/>
                <w:lang w:val="en-US"/>
              </w:rPr>
              <w:t>w ḥaṭṭēt ʕalē</w:t>
            </w:r>
            <w:r w:rsidRPr="006D08B6">
              <w:rPr>
                <w:color w:val="00B050"/>
                <w:lang w:val="en-US"/>
              </w:rPr>
              <w:noBreakHyphen/>
              <w:t>´ ṣōṭ-in yābis min ṣōṭ-ne</w:t>
            </w:r>
            <w:bookmarkEnd w:id="141"/>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42" w:name="_Hlk130563492"/>
            <w:r w:rsidRPr="006D08B6">
              <w:rPr>
                <w:color w:val="00B050"/>
                <w:lang w:val="en-US" w:bidi="ar-OM"/>
              </w:rPr>
              <w:t>I put on it dried chili pepper from our own pepper</w:t>
            </w:r>
            <w:bookmarkEnd w:id="142"/>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43" w:name="_Hlk130563516"/>
            <w:r w:rsidRPr="000E2C7B">
              <w:rPr>
                <w:color w:val="00B050"/>
                <w:lang w:val="en-US"/>
              </w:rPr>
              <w:t xml:space="preserve">ḥaṭṭēt laḥam-in magrūḏ̣ </w:t>
            </w:r>
            <w:bookmarkEnd w:id="143"/>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44" w:name="_Hlk130563531"/>
            <w:r w:rsidRPr="000E2C7B">
              <w:rPr>
                <w:color w:val="00B050"/>
                <w:lang w:val="en-US" w:bidi="ar-OM"/>
              </w:rPr>
              <w:t>and put minced meat</w:t>
            </w:r>
            <w:bookmarkEnd w:id="144"/>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t>After bringing the dough you cut it into pieces. I open them with my finger and then I 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22D25" w14:textId="77777777" w:rsidR="00470B28" w:rsidRDefault="00470B28">
      <w:pPr>
        <w:spacing w:line="240" w:lineRule="auto"/>
      </w:pPr>
      <w:r>
        <w:separator/>
      </w:r>
    </w:p>
  </w:endnote>
  <w:endnote w:type="continuationSeparator" w:id="0">
    <w:p w14:paraId="52A54162" w14:textId="77777777" w:rsidR="00470B28" w:rsidRDefault="00470B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1C3F7" w14:textId="77777777" w:rsidR="00470B28" w:rsidRDefault="00470B28">
      <w:pPr>
        <w:rPr>
          <w:sz w:val="12"/>
        </w:rPr>
      </w:pPr>
      <w:r>
        <w:separator/>
      </w:r>
    </w:p>
  </w:footnote>
  <w:footnote w:type="continuationSeparator" w:id="0">
    <w:p w14:paraId="69662E81" w14:textId="77777777" w:rsidR="00470B28" w:rsidRDefault="00470B28">
      <w:pPr>
        <w:rPr>
          <w:sz w:val="12"/>
        </w:rPr>
      </w:pPr>
      <w:r>
        <w:continuationSeparator/>
      </w:r>
    </w:p>
  </w:footnote>
  <w:footnote w:id="1">
    <w:p w14:paraId="3A754593" w14:textId="77777777" w:rsidR="007140B6" w:rsidRDefault="00000000">
      <w:pPr>
        <w:pStyle w:val="FootnoteText"/>
      </w:pPr>
      <w:r>
        <w:rPr>
          <w:rStyle w:val="Funotenzeichen"/>
        </w:rPr>
        <w:footnoteRef/>
      </w:r>
      <w:r>
        <w:t xml:space="preserve"> </w:t>
      </w:r>
      <w:r>
        <w:rPr>
          <w:color w:val="00B050"/>
          <w:lang w:val="en-US"/>
        </w:rPr>
        <w:t>(the last 30 seconds of this audio are not the transcribed text in purple)</w:t>
      </w:r>
    </w:p>
  </w:footnote>
  <w:footnote w:id="2">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3">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4">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5">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6">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7">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8">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9">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10">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2">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3">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4">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5">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6">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7">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8">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36" w:name="__Fieldmark__990_830442840"/>
      <w:bookmarkEnd w:id="36"/>
      <w:r>
        <w:t>(Woodhead and Beene 1967: 320).</w:t>
      </w:r>
    </w:p>
  </w:footnote>
  <w:footnote w:id="19">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20">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1">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2">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37" w:name="__Fieldmark__1101_830442840"/>
      <w:bookmarkEnd w:id="37"/>
      <w:r>
        <w:t>(Woodhead and Beene 1967: 348).</w:t>
      </w:r>
    </w:p>
  </w:footnote>
  <w:footnote w:id="23">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4">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5">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6">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7">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8">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9">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30">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1">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2">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3">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4">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5">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6">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7">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8">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9">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40">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1">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2">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3">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4">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5">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6">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7">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8">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9">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50">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1">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2">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000000" w:rsidRDefault="0000000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000000" w:rsidRDefault="00000000"/>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09792D"/>
    <w:rsid w:val="00225528"/>
    <w:rsid w:val="002A2BAF"/>
    <w:rsid w:val="003D216E"/>
    <w:rsid w:val="003F699B"/>
    <w:rsid w:val="00407025"/>
    <w:rsid w:val="00407D5F"/>
    <w:rsid w:val="00411DAB"/>
    <w:rsid w:val="00470B28"/>
    <w:rsid w:val="004766D2"/>
    <w:rsid w:val="00526756"/>
    <w:rsid w:val="00581A4E"/>
    <w:rsid w:val="00660287"/>
    <w:rsid w:val="007140B6"/>
    <w:rsid w:val="007572DC"/>
    <w:rsid w:val="00775CA1"/>
    <w:rsid w:val="00775D04"/>
    <w:rsid w:val="007833FF"/>
    <w:rsid w:val="008F33E8"/>
    <w:rsid w:val="008F630C"/>
    <w:rsid w:val="00A6325D"/>
    <w:rsid w:val="00A800EB"/>
    <w:rsid w:val="00AD69AF"/>
    <w:rsid w:val="00BA3E7A"/>
    <w:rsid w:val="00D83BA2"/>
    <w:rsid w:val="00EC1201"/>
    <w:rsid w:val="00F0080D"/>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51052</Words>
  <Characters>321634</Characters>
  <Application>Microsoft Office Word</Application>
  <DocSecurity>0</DocSecurity>
  <Lines>2680</Lines>
  <Paragraphs>743</Paragraphs>
  <ScaleCrop>false</ScaleCrop>
  <Company>Institut für Orientalistik der Universität Wien</Company>
  <LinksUpToDate>false</LinksUpToDate>
  <CharactersWithSpaces>37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32</cp:revision>
  <cp:lastPrinted>2003-02-11T10:31:00Z</cp:lastPrinted>
  <dcterms:created xsi:type="dcterms:W3CDTF">2023-11-27T10:45:00Z</dcterms:created>
  <dcterms:modified xsi:type="dcterms:W3CDTF">2024-01-15T16:54:00Z</dcterms:modified>
  <dc:language>de-AT</dc:language>
</cp:coreProperties>
</file>